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SHOPEE PADA MAHASISWA PROGRA</w:t>
      </w:r>
      <w:r w:rsidR="00BC6F26" w:rsidRPr="00C456E6">
        <w:rPr>
          <w:rFonts w:ascii="Arial" w:eastAsia="Arial" w:hAnsi="Arial" w:cs="Arial"/>
          <w:b/>
          <w:bCs/>
          <w:sz w:val="28"/>
          <w:szCs w:val="28"/>
        </w:rPr>
        <w:t>M</w:t>
      </w:r>
      <w:r w:rsidR="000E0223" w:rsidRPr="00C456E6">
        <w:rPr>
          <w:rFonts w:ascii="Arial" w:hAnsi="Arial" w:cs="Arial"/>
          <w:b/>
          <w:bCs/>
          <w:sz w:val="28"/>
          <w:szCs w:val="28"/>
        </w:rPr>
        <w:t xml:space="preserve"> </w:t>
      </w:r>
      <w:r w:rsidRPr="00C456E6">
        <w:rPr>
          <w:rFonts w:ascii="Arial" w:eastAsia="Arial" w:hAnsi="Arial" w:cs="Arial"/>
          <w:b/>
          <w:bCs/>
          <w:sz w:val="28"/>
          <w:szCs w:val="28"/>
        </w:rPr>
        <w:t>STUDI</w:t>
      </w:r>
      <w:r w:rsidR="00BC6F26" w:rsidRPr="00C456E6">
        <w:rPr>
          <w:rFonts w:ascii="Arial" w:eastAsia="Arial" w:hAnsi="Arial" w:cs="Arial"/>
          <w:b/>
          <w:bCs/>
          <w:sz w:val="28"/>
          <w:szCs w:val="28"/>
        </w:rPr>
        <w:t xml:space="preserve">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rPr>
          <w:highlight w:val="yellow"/>
        </w:rPr>
        <w:t>KUKU HARGA DAN KUALITAS TIRUAN TERHADAP SIKAP PEMBELIAN ONLINE DENGAN APLIKASI SHOPEE PADA MAHASISWI PROGRAM 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rPr>
          <w:rFonts w:ascii="Arial" w:eastAsia="Arial" w:hAnsi="Arial" w:cs="Arial"/>
          <w:b/>
          <w:sz w:val="28"/>
        </w:rP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highlight w:val="yellow"/>
        </w:rPr>
        <w:t xml:space="preserve">Tema Penelitian  </w:t>
        <w:tab/>
        <w:t>: Pengaruh Pangkat Dan Kualitas Palsu Tentang Tahap Pembelian Online Dengan Implementasi Shopee Pada Praja Program Eksperimen Tadbir Fakultas Perdagangan Dan Pembicaraan Universitas Muhammadiyah Makassar Pasukan 2020</w:t>
      </w:r>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rPr>
          <w:rFonts w:ascii="Arial MT" w:eastAsia="Arial MT" w:hAnsi="Arial MT" w:cs="Arial MT"/>
          <w:lang w:val="en-US"/>
        </w:rPr>
        <w:t>T</w:t>
      </w:r>
      <w:r w:rsidR="00C74DA1">
        <w:rPr>
          <w:rFonts w:ascii="Arial MT" w:eastAsia="Arial MT" w:hAnsi="Arial MT" w:cs="Arial MT"/>
        </w:rPr>
        <w:t>elah</w:t>
      </w:r>
      <w:r w:rsidR="00C74DA1">
        <w:rPr>
          <w:rFonts w:ascii="Arial MT" w:eastAsia="Arial MT" w:hAnsi="Arial MT" w:cs="Arial MT"/>
          <w:spacing w:val="40"/>
        </w:rPr>
        <w:t xml:space="preserve"> </w:t>
      </w:r>
      <w:r w:rsidR="00C74DA1">
        <w:rPr>
          <w:rFonts w:ascii="Arial MT" w:eastAsia="Arial MT" w:hAnsi="Arial MT" w:cs="Arial MT"/>
        </w:rPr>
        <w:t>disetujui</w:t>
      </w:r>
      <w:r w:rsidR="00C74DA1">
        <w:rPr>
          <w:rFonts w:ascii="Arial MT" w:eastAsia="Arial MT" w:hAnsi="Arial MT" w:cs="Arial MT"/>
          <w:spacing w:val="40"/>
        </w:rPr>
        <w:t xml:space="preserve"> </w:t>
      </w:r>
      <w:r>
        <w:rPr>
          <w:rFonts w:ascii="Arial MT" w:eastAsia="Arial MT" w:hAnsi="Arial MT" w:cs="Arial MT"/>
          <w:lang w:val="en-US"/>
        </w:rPr>
        <w:t xml:space="preserve">dan dapat di seminarkan serta diuji pada </w:t>
      </w:r>
      <w:r w:rsidRPr="005319BF">
        <w:rPr>
          <w:rFonts w:ascii="Arial MT" w:eastAsia="Arial MT" w:hAnsi="Arial MT" w:cs="Arial MT"/>
          <w:b/>
          <w:lang w:val="en-US"/>
        </w:rPr>
        <w:t>seminar hasil penelit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rPr>
          <w:rFonts w:ascii="Arial" w:eastAsia="Arial" w:hAnsi="Arial" w:cs="Arial"/>
          <w:b/>
        </w:rPr>
        <w:lastRenderedPageBreak/>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highlight w:val="yellow"/>
        </w:rPr>
        <w:t>FAHRISAL FADLI. 2025. Pengaruh Status dan Harkat A artifisial Mengenai Modus operandi Pembelian Online Melalui Manifestasi Shopee Pada Mahasiswa Cetak biru Analisis Tata laksana Fakultas Perniagaan dan Bisinis Tinggi akademi Muhammadiyah Makassar Armada 2020. Skripsi. Orientasi Manajemen Fakultas Perdagangan dan Pembicaraan Sekolah i Muhammadiyah Makassar. Dibimbing Seraya :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rPr>
          <w:highlight w:val="yellow"/>
        </w:rPr>
        <w:t>Tujuan pengamatan ini langkah baik memikirkan Pengaruh Harga dan Stadium Hasil tentang keputusan pembelian online dengan realisasi Shopee pada pelajar cetak biru studi tata usaha Fakultas Ekonomi dan Bisnis Tinggi akademi Muhammadiyah Makassar angkatan 2020 mengeluarkan jenis pemeriksaan bersifat kuantitatif. Sampel ini diambil dari Mahasiswa Program Penyelidikan Manajemen Fakultas Perniagaan dan negosiasi Universitas Muhammadiyah Makassar. Jenis data yang digunakan dalam analisis ini adalah data kuantitatif yang diperoleh dari kuesioner yang dibagikan dan berhubungan dengan masalah yang diteiliti. Pengumpulan berita dilakukan dengan penelitian dan dorongan daftar pertanyaan. Dalam penelitian ini cikal bakal fakta yang digunakan dalam penghimpunan embaran mencakup bahan pertama dan keterangan sekunder dan mempergunakan SPSS 25.</w:t>
      </w:r>
    </w:p>
    <w:p w14:paraId="465FE6D1" w14:textId="4219B8CF" w:rsidR="00BA7E95" w:rsidRDefault="00BA7E95" w:rsidP="00BE10B5">
      <w:pPr>
        <w:jc w:val="both"/>
        <w:rPr>
          <w:rFonts w:ascii="Arial" w:eastAsia="Arial" w:hAnsi="Arial" w:cs="Arial"/>
          <w:bCs/>
        </w:rPr>
      </w:pPr>
      <w:r>
        <w:rPr>
          <w:rFonts w:ascii="Arial" w:eastAsia="Arial" w:hAnsi="Arial" w:cs="Arial"/>
          <w:bCs/>
        </w:rPr>
        <w:tab/>
        <w:t xml:space="preserve">Hasil penelitian menunjukkan bahwa </w:t>
      </w:r>
      <w:r w:rsidR="00A224FF">
        <w:rPr>
          <w:rFonts w:ascii="Arial" w:eastAsia="Arial" w:hAnsi="Arial" w:cs="Arial"/>
          <w:bCs/>
        </w:rPr>
        <w:t>H</w:t>
      </w:r>
      <w:r>
        <w:rPr>
          <w:rFonts w:ascii="Arial" w:eastAsia="Arial" w:hAnsi="Arial" w:cs="Arial"/>
          <w:bCs/>
        </w:rPr>
        <w:t xml:space="preserve">arga berpengaruh </w:t>
      </w:r>
      <w:r w:rsidR="008B52C5">
        <w:rPr>
          <w:rFonts w:ascii="Arial" w:eastAsia="Arial" w:hAnsi="Arial" w:cs="Arial"/>
          <w:bCs/>
        </w:rPr>
        <w:t xml:space="preserve">negatif signikan terhadap keputusan pembelian </w:t>
      </w:r>
      <w:r w:rsidR="00A224FF">
        <w:rPr>
          <w:rFonts w:ascii="Arial" w:eastAsia="Arial" w:hAnsi="Arial" w:cs="Arial"/>
          <w:bCs/>
        </w:rPr>
        <w:t xml:space="preserve">dengan nilai Thitung -0,717&gt;0.667 dan nilai signifikan 0,476&lt;0,05. Kualitas Produk berpengaruh positif signifikan terhadap keputusan pembelian dengan nilai Thitung sebesar 0,982&gt;0,667 dan nilai signifikan 0.329&lt;0,05. </w:t>
      </w:r>
      <w:r w:rsidR="008213A4">
        <w:rPr>
          <w:rFonts w:ascii="Arial" w:eastAsia="Arial" w:hAnsi="Arial" w:cs="Arial"/>
          <w:bCs/>
        </w:rPr>
        <w:t>Harga dan Kualitas Produk yang ada harus lebih ditingkatkan dilihat dari hasil penelitian bahwa harga dan kualitas produk yang ada masih c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Pr>
          <w:highlight w:val="yellow"/>
        </w:rPr>
        <w:t>Junjung syukur alhamdulillah penulis panjatkan atas kehadirat Almalik SWT demi segala rahmat dan limpahan cendera mata-Nya yang bukan henti-hentinya diberikan model kita semua sampai banal sanggup menutup penulisan skripsi ini. Tidak suka nyaman dan shalawat tetap tercurahkan atas baginda Nabi Muhammad SAW beserta para keluarga, sahabat dan seluruh pengikutnya.</w:t>
      </w:r>
    </w:p>
    <w:p w14:paraId="6A4A50A7" w14:textId="07785D04" w:rsidR="00334E32" w:rsidRDefault="004E5867" w:rsidP="004E5867">
      <w:pPr>
        <w:spacing w:line="480" w:lineRule="auto"/>
        <w:jc w:val="both"/>
        <w:rPr>
          <w:rFonts w:ascii="Arial" w:eastAsia="Arial" w:hAnsi="Arial" w:cs="Arial"/>
          <w:bCs/>
        </w:rPr>
      </w:pPr>
      <w:r>
        <w:rPr>
          <w:highlight w:val="yellow"/>
        </w:rPr>
        <w:t>Atas visum Allah SWT beserta pihak-fraksi yang senantiasa membagi-bagikan dukungan, bimbingan, arahan dan bantuan baik itu secara awak biar non materi dalam jalan keluar tesis ini yang bermahkota ”Pengaruh Tingkatan Dan Kualitas Produk Akan Jalan Pembelian Online Melalui Implementasi Shopee Pada Kadet Skema Studi Tata laksana Fakultas Ekonomi Dan Transaksi Sekolah i Muhammadiyah Makassar Militer 2020” yang penulis buat ini berupaya bagi memenuhi syarat dalam menyelesaikan Skema Unggul (S1) pada program Studi Administrasi Fakultas Perdagangan Dan Bisnis Perguruan tinggi Muhammadiyah Makassar.</w:t>
      </w:r>
    </w:p>
    <w:p w14:paraId="679CAC7B" w14:textId="66760128" w:rsidR="00695DB9" w:rsidRDefault="00334E32" w:rsidP="004E5867">
      <w:pPr>
        <w:spacing w:line="480" w:lineRule="auto"/>
        <w:jc w:val="both"/>
        <w:rPr>
          <w:rFonts w:ascii="Arial" w:eastAsia="Arial" w:hAnsi="Arial" w:cs="Arial"/>
          <w:bCs/>
        </w:rPr>
      </w:pPr>
      <w:r>
        <w:rPr>
          <w:highlight w:val="yellow"/>
        </w:rPr>
        <w:t>Alhamdulillah bersyukur sekali bisa melengkapi di status ini, tarik kasih kirim diriku sendiri yang sudah mahir bersikeras hingga sepanjang ini lamun banyak tes yang hampir disetiap reaksi yang dijalani. Sungguh berlipat-lipat alangan dan sangkalan yang dihadapi dalam proses pelonggokan data mengkover menyelesaikan penulisan makalah ini, tetapi itu semua harus di hadapi dengan ketetapan hati, kerendahan hati juga semangat yang tak berlebihan pudar demi menggapai renungan-cita masa hadirat. Penulis mengerti baetul bahwa seorang pemeluk biasa tentunya tidak lolos dari aberasi beserta erotan cerah itu disengaja dan sekiranya tidak disengaja. Seperti halnya dalam penulisan kertas kerja ini, biasa memafhumi makalah ini perantau dari keadaban, masih termampu penuh kesesatan, kekurangan, maupun dosa yang menyulut penulis mengharapkan koreksi yang menerima, kritikyang menghadirkan dan advis yang aman demi kecermatan disertasi ini.</w:t>
      </w:r>
    </w:p>
    <w:p w14:paraId="727F6644" w14:textId="77777777" w:rsidR="005B31C1" w:rsidRDefault="00334E32" w:rsidP="004E5867">
      <w:pPr>
        <w:spacing w:line="480" w:lineRule="auto"/>
        <w:jc w:val="both"/>
        <w:rPr>
          <w:rFonts w:ascii="Arial" w:eastAsia="Arial" w:hAnsi="Arial" w:cs="Arial"/>
          <w:bCs/>
        </w:rPr>
      </w:pPr>
      <w:r>
        <w:rPr>
          <w:highlight w:val="yellow"/>
        </w:rPr>
        <w:t>Melainkan dari itu, tidak lupa banal mengucapkan luas terimakasih agung kedua pendatang tua penulis Bapak Alwi dan Ibu Sitti Aminah yang senantiasa mengalokasikan harapan, perhatian, dukungan, berangta sayang serta doa yang luar lazim, yang menemani muak penulis mencukupi sampai ini tiada keinginan dan perindu jumlah pasukan besar. Prosais juga memahami bahwa di dalam penulisan makalah ini padat menmampukan balasan baik petaruh maupun material iring binaan dan konseling dari berbagai pihak. Dengan demikian, pada kesempatan ini n pengarang menerima bahwa pembangunan skripsi ini tidak akan poin tanpa adanya bantuan dan dorongan dari berbagai fraksi. Begitu mungkin penghargaan yang sejajar-tingginya dan samun kasih penuh disampaikan dengan khid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highlight w:val="yellow"/>
        </w:rPr>
        <w:t>Patriark Drs. Asdi, M.M. Sebagai Guru I dan Ibu Syarthini Indrayani, S.E., M.Si Sebagai Pembimbing II yang telah membalas penulis yang menimbulkan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highlight w:val="yellow"/>
        </w:rPr>
        <w:t>Bapak dan Ibu Dosen Sekolah i Muhammadiyah Makassar khususnya Fakultas Perniagaan dan Bisnis atas barang apa ilmu uraian yang di berikan macam persatuan penulis selama menjumpa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highlight w:val="yellow"/>
        </w:rPr>
        <w:t>Para relasi-kompanyon mahasiswa Fakultas Perniagaan dan Pembicaraan Rencana Studi Manajemen Tentara 2020 yang berkelaluan belajar bersama yang tidak cekak bantuannya dan perangsang dalam fungsi investigasi datar.</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highlight w:val="yellow"/>
        </w:rPr>
        <w:t>Teman-kolega di Koalisi Anak didik Jurusan Administrasi yang terkhusus Administrasi Angkatan 2020 yang saja berkelaluan mensuport saya dalam melangsungkan penulisan diserta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highlight w:val="yellow"/>
        </w:rPr>
        <w:t>Sapu kasih buat semua kerabat yang tidak bisa disebutkan tunggal persatu yang telah banyak membantu memberikan cermin guna kefasihan dan kemujur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highlight w:val="yellow"/>
        </w:rPr>
        <w:t>Prosais sangat menyadari bahwa ucapan tangkap syahwat yang diterima tidaklah setimpal dengan apa yang diberikannya, tetapi dengan penuh maksud semoga Allah SWT kekal memberikan hadiah dan berkat Hidayat serta anugrahnya-Nya gaya kemurahan hati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highlight w:val="yellow"/>
        </w:rPr>
        <w:t>Kesudahan kata, lepas dari segala apa kekurangan yang ada mudah-mudahan skripsi ini pintar memberikan kesaktian dan profit kirim kita semua, terutama kepada almamater biru kita, Distrik Sekolah i Muhammadiyah Makassar, Penulis juga melisankan praktik ampun kepada para pembaca dan jika persatuan terkait jika dalam skripsi ini ada kata-alas kata menyinggung, semua tidak ada anasir kesengajaan dari penulis, sesungguhnya kesempurnaan hanya properti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KATA PENGANTAR </w:t>
      </w:r>
      <w:r>
        <w:rPr>
          <w:rFonts w:ascii="Arial" w:eastAsia="Arial" w:hAnsi="Arial" w:cs="Arial"/>
          <w:b/>
          <w:lang w:val="en-US"/>
        </w:rPr>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I </w:t>
      </w:r>
      <w:r w:rsidR="004776A3">
        <w:rPr>
          <w:rFonts w:ascii="Arial" w:eastAsia="Arial" w:hAnsi="Arial" w:cs="Arial"/>
          <w:b/>
          <w:lang w:val="en-US"/>
        </w:rPr>
        <w:t xml:space="preserve">PENDAHULUAN </w:t>
      </w:r>
      <w:r w:rsidR="004776A3">
        <w:rPr>
          <w:rFonts w:ascii="Arial" w:eastAsia="Arial" w:hAnsi="Arial" w:cs="Arial"/>
          <w:b/>
          <w:lang w:val="en-US"/>
        </w:rPr>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sidRPr="00BD2C47">
        <w:rPr>
          <w:rFonts w:ascii="Arial" w:eastAsia="Arial" w:hAnsi="Arial" w:cs="Arial"/>
          <w:bCs/>
          <w:lang w:val="en-US"/>
        </w:rPr>
        <w:t xml:space="preserve">Latar Belakang </w:t>
      </w:r>
      <w:r w:rsidRPr="00BD2C47">
        <w:rPr>
          <w:rFonts w:ascii="Arial" w:eastAsia="Arial" w:hAnsi="Arial" w:cs="Arial"/>
          <w:bCs/>
          <w:lang w:val="en-US"/>
        </w:rPr>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Rumusan Masalah </w:t>
      </w:r>
      <w:r>
        <w:rPr>
          <w:rFonts w:ascii="Arial" w:eastAsia="Arial" w:hAnsi="Arial" w:cs="Arial"/>
          <w:bCs/>
          <w:lang w:val="en-US"/>
        </w:rPr>
        <w:tab/>
      </w:r>
      <w:r w:rsidR="006263A9" w:rsidRPr="00BD2C47">
        <w:rPr>
          <w:rFonts w:ascii="Arial" w:eastAsia="Arial" w:hAnsi="Arial" w:cs="Arial"/>
          <w:bCs/>
          <w:lang w:val="en-US"/>
        </w:rPr>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ujuan Penelitian </w:t>
      </w:r>
      <w:r>
        <w:rPr>
          <w:rFonts w:ascii="Arial" w:eastAsia="Arial" w:hAnsi="Arial" w:cs="Arial"/>
          <w:bCs/>
          <w:lang w:val="en-US"/>
        </w:rPr>
        <w:tab/>
      </w:r>
      <w:r w:rsidR="006263A9" w:rsidRPr="00BD2C47">
        <w:rPr>
          <w:rFonts w:ascii="Arial" w:eastAsia="Arial" w:hAnsi="Arial" w:cs="Arial"/>
          <w:bCs/>
          <w:lang w:val="en-US"/>
        </w:rPr>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rPr>
          <w:rFonts w:ascii="Arial" w:eastAsia="Arial" w:hAnsi="Arial" w:cs="Arial"/>
          <w:b/>
          <w:lang w:val="en-US"/>
        </w:rPr>
        <w:t xml:space="preserve">BAB </w:t>
      </w:r>
      <w:r w:rsidR="004776A3">
        <w:rPr>
          <w:rFonts w:ascii="Arial" w:eastAsia="Arial" w:hAnsi="Arial" w:cs="Arial"/>
          <w:b/>
          <w:lang w:val="en-US"/>
        </w:rPr>
        <w:t>II</w:t>
      </w:r>
      <w:r>
        <w:rPr>
          <w:rFonts w:ascii="Arial" w:eastAsia="Arial" w:hAnsi="Arial" w:cs="Arial"/>
          <w:b/>
          <w:lang w:val="en-US"/>
        </w:rPr>
        <w:t xml:space="preserve"> </w:t>
      </w:r>
      <w:r w:rsidR="004776A3">
        <w:rPr>
          <w:rFonts w:ascii="Arial" w:eastAsia="Arial" w:hAnsi="Arial" w:cs="Arial"/>
          <w:b/>
          <w:lang w:val="en-US"/>
        </w:rPr>
        <w:t xml:space="preserve">TINJAUAN PUSTAKA </w:t>
      </w:r>
      <w:r w:rsidR="004776A3">
        <w:rPr>
          <w:rFonts w:ascii="Arial" w:eastAsia="Arial" w:hAnsi="Arial" w:cs="Arial"/>
          <w:b/>
          <w:lang w:val="en-US"/>
        </w:rPr>
        <w:tab/>
      </w:r>
      <w:r w:rsidR="006263A9">
        <w:rPr>
          <w:rFonts w:ascii="Arial" w:eastAsia="Arial" w:hAnsi="Arial" w:cs="Arial"/>
          <w:b/>
        </w:rPr>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Manajemen Pemasaran</w:t>
      </w:r>
      <w:r w:rsidR="00BB23F3">
        <w:rPr>
          <w:rFonts w:ascii="Arial" w:eastAsia="Arial" w:hAnsi="Arial" w:cs="Arial"/>
          <w:bCs/>
        </w:rPr>
        <w:tab/>
      </w:r>
      <w:r w:rsidRPr="00BB23F3">
        <w:rPr>
          <w:rFonts w:ascii="Arial" w:eastAsia="Arial" w:hAnsi="Arial" w:cs="Arial"/>
          <w:bCs/>
        </w:rPr>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 xml:space="preserve">Harga </w:t>
      </w:r>
      <w:r w:rsidR="00BB23F3">
        <w:rPr>
          <w:rFonts w:ascii="Arial" w:eastAsia="Arial" w:hAnsi="Arial" w:cs="Arial"/>
          <w:bCs/>
        </w:rPr>
        <w:tab/>
      </w:r>
      <w:r w:rsidRPr="00BB23F3">
        <w:rPr>
          <w:rFonts w:ascii="Arial" w:eastAsia="Arial" w:hAnsi="Arial" w:cs="Arial"/>
          <w:bCs/>
        </w:rPr>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Penelitian Terdahulu</w:t>
      </w:r>
      <w:r>
        <w:rPr>
          <w:rFonts w:ascii="Arial" w:eastAsia="Arial" w:hAnsi="Arial" w:cs="Arial"/>
          <w:bCs/>
          <w:lang w:val="en-US"/>
        </w:rPr>
        <w:tab/>
        <w:t>2</w:t>
      </w:r>
      <w:r w:rsidR="00304D63">
        <w:rPr>
          <w:rFonts w:ascii="Arial" w:eastAsia="Arial" w:hAnsi="Arial" w:cs="Arial"/>
          <w:bCs/>
          <w:lang w:val="en-US"/>
        </w:rPr>
        <w:t>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 xml:space="preserve">Hipotesis Penelitian </w:t>
      </w:r>
      <w:r>
        <w:rPr>
          <w:rFonts w:ascii="Arial" w:eastAsia="Arial" w:hAnsi="Arial" w:cs="Arial"/>
          <w:bCs/>
          <w:lang w:val="en-US"/>
        </w:rPr>
        <w:tab/>
      </w:r>
      <w:r w:rsidR="00BA4E7E">
        <w:rPr>
          <w:rFonts w:ascii="Arial" w:eastAsia="Arial" w:hAnsi="Arial" w:cs="Arial"/>
          <w:bCs/>
        </w:rPr>
        <w:t>2</w:t>
      </w:r>
      <w:r w:rsidR="00304D63">
        <w:rPr>
          <w:rFonts w:ascii="Arial" w:eastAsia="Arial" w:hAnsi="Arial" w:cs="Arial"/>
          <w:bCs/>
          <w:lang w:val="en-US"/>
        </w:rPr>
        <w:t>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w:t>
      </w:r>
      <w:r w:rsidR="004776A3">
        <w:rPr>
          <w:rFonts w:ascii="Arial" w:eastAsia="Arial" w:hAnsi="Arial" w:cs="Arial"/>
          <w:b/>
          <w:lang w:val="en-US"/>
        </w:rPr>
        <w:t xml:space="preserve">III METODE PENELITIAN </w:t>
      </w:r>
      <w:r w:rsidR="004776A3">
        <w:rPr>
          <w:rFonts w:ascii="Arial" w:eastAsia="Arial" w:hAnsi="Arial" w:cs="Arial"/>
          <w:b/>
          <w:lang w:val="en-US"/>
        </w:rPr>
        <w:tab/>
      </w:r>
      <w:r w:rsidR="00EA18F8">
        <w:rPr>
          <w:rFonts w:ascii="Arial" w:eastAsia="Arial" w:hAnsi="Arial" w:cs="Arial"/>
          <w:b/>
          <w:lang w:val="en-US"/>
        </w:rPr>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13388D">
        <w:rPr>
          <w:rFonts w:ascii="Arial" w:eastAsia="Arial" w:hAnsi="Arial" w:cs="Arial"/>
          <w:bCs/>
          <w:lang w:val="en-US"/>
        </w:rPr>
        <w:t xml:space="preserve">Jenis Penelitian </w:t>
      </w:r>
      <w:r w:rsidRPr="0013388D">
        <w:rPr>
          <w:rFonts w:ascii="Arial" w:eastAsia="Arial" w:hAnsi="Arial" w:cs="Arial"/>
          <w:bCs/>
          <w:lang w:val="en-US"/>
        </w:rPr>
        <w:tab/>
      </w:r>
      <w:r w:rsidR="00EA18F8" w:rsidRPr="0013388D">
        <w:rPr>
          <w:rFonts w:ascii="Arial" w:eastAsia="Arial" w:hAnsi="Arial" w:cs="Arial"/>
          <w:bCs/>
          <w:lang w:val="en-US"/>
        </w:rPr>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Lokasi dan Waktu Penelitian</w:t>
      </w:r>
      <w:r>
        <w:rPr>
          <w:rFonts w:ascii="Arial" w:eastAsia="Arial" w:hAnsi="Arial" w:cs="Arial"/>
          <w:bCs/>
          <w:lang w:val="en-US"/>
        </w:rPr>
        <w:tab/>
      </w:r>
      <w:r w:rsidR="00EA18F8">
        <w:rPr>
          <w:rFonts w:ascii="Arial" w:eastAsia="Arial" w:hAnsi="Arial" w:cs="Arial"/>
          <w:bCs/>
          <w:lang w:val="en-US"/>
        </w:rPr>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Jenis dan Sumber Data </w:t>
      </w:r>
      <w:r>
        <w:rPr>
          <w:rFonts w:ascii="Arial" w:eastAsia="Arial" w:hAnsi="Arial" w:cs="Arial"/>
          <w:bCs/>
          <w:lang w:val="en-US"/>
        </w:rPr>
        <w:tab/>
      </w:r>
      <w:r w:rsidR="00EA18F8">
        <w:rPr>
          <w:rFonts w:ascii="Arial" w:eastAsia="Arial" w:hAnsi="Arial" w:cs="Arial"/>
          <w:bCs/>
          <w:lang w:val="en-US"/>
        </w:rPr>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Definisi Operasional Variabel dan Pengukuran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4776A3">
        <w:rPr>
          <w:rFonts w:ascii="Arial" w:hAnsi="Arial" w:cs="Arial"/>
          <w:lang w:val="en-US"/>
        </w:rPr>
        <w:lastRenderedPageBreak/>
        <w:t>Metode Analisis Data</w:t>
      </w:r>
      <w:r w:rsidRPr="004776A3">
        <w:rPr>
          <w:rFonts w:ascii="Arial" w:hAnsi="Arial" w:cs="Arial"/>
          <w:lang w:val="en-US"/>
        </w:rPr>
        <w:tab/>
      </w:r>
      <w:r w:rsidR="00FB3D70" w:rsidRPr="0013388D">
        <w:rPr>
          <w:rFonts w:ascii="Arial" w:eastAsia="Arial" w:hAnsi="Arial" w:cs="Arial"/>
          <w:bCs/>
          <w:lang w:val="en-US"/>
        </w:rPr>
        <w:t>3</w:t>
      </w:r>
      <w:r w:rsidR="00846F6A" w:rsidRPr="0013388D">
        <w:rPr>
          <w:rFonts w:ascii="Arial" w:eastAsia="Arial" w:hAnsi="Arial" w:cs="Arial"/>
          <w:bCs/>
          <w:lang w:val="en-US"/>
        </w:rPr>
        <w:t>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rsidRPr="004776A3">
        <w:rPr>
          <w:rFonts w:ascii="Arial" w:eastAsia="Arial" w:hAnsi="Arial" w:cs="Arial"/>
          <w:bCs/>
          <w:lang w:val="en-US"/>
        </w:rPr>
        <w:t>Uji Hipotesis Penelitian</w:t>
      </w:r>
      <w:r>
        <w:rPr>
          <w:rFonts w:ascii="Arial" w:eastAsia="Arial" w:hAnsi="Arial" w:cs="Arial"/>
          <w:bCs/>
          <w:lang w:val="en-US"/>
        </w:rPr>
        <w:tab/>
      </w:r>
      <w:r w:rsidR="00FB3D70">
        <w:rPr>
          <w:rFonts w:ascii="Arial" w:eastAsia="Arial" w:hAnsi="Arial" w:cs="Arial"/>
          <w:bCs/>
          <w:lang w:val="en-US"/>
        </w:rPr>
        <w:t>3</w:t>
      </w:r>
      <w:r w:rsidR="00846F6A">
        <w:rPr>
          <w:rFonts w:ascii="Arial" w:eastAsia="Arial" w:hAnsi="Arial" w:cs="Arial"/>
          <w:bCs/>
          <w:lang w:val="en-US"/>
        </w:rPr>
        <w:t>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BAB IV HASIL DAN PEMABAHASAN</w:t>
      </w:r>
      <w:r w:rsidRPr="005B2A68">
        <w:rPr>
          <w:rFonts w:ascii="Arial" w:eastAsia="Arial" w:hAnsi="Arial" w:cs="Arial"/>
          <w:b/>
          <w:lang w:val="en-US"/>
        </w:rPr>
        <w:tab/>
      </w:r>
      <w:r w:rsidR="006629F1">
        <w:rPr>
          <w:rFonts w:ascii="Arial" w:eastAsia="Arial" w:hAnsi="Arial" w:cs="Arial"/>
          <w:b/>
          <w:lang w:val="en-US"/>
        </w:rPr>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rsidRPr="0013388D">
        <w:rPr>
          <w:rFonts w:ascii="Arial" w:eastAsia="Arial" w:hAnsi="Arial" w:cs="Arial"/>
          <w:bCs/>
          <w:lang w:val="en-US"/>
        </w:rPr>
        <w:t xml:space="preserve">Gambaran dan Objek </w:t>
      </w:r>
      <w:r w:rsidR="0013388D" w:rsidRPr="0013388D">
        <w:rPr>
          <w:rFonts w:ascii="Arial" w:eastAsia="Arial" w:hAnsi="Arial" w:cs="Arial"/>
          <w:bCs/>
          <w:lang w:val="en-US"/>
        </w:rPr>
        <w:t>Penelitian</w:t>
      </w:r>
      <w:r w:rsidR="006629F1" w:rsidRPr="0013388D">
        <w:rPr>
          <w:rFonts w:ascii="Arial" w:eastAsia="Arial" w:hAnsi="Arial" w:cs="Arial"/>
          <w:bCs/>
          <w:lang w:val="en-US"/>
        </w:rPr>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rsidRPr="006629F1">
        <w:rPr>
          <w:rFonts w:ascii="Arial-BoldMT" w:hAnsi="Arial-BoldMT"/>
          <w:bCs/>
          <w:color w:val="000000"/>
        </w:rPr>
        <w:t xml:space="preserve">Penyajian Data Hasil </w:t>
      </w:r>
      <w:r w:rsidRPr="0013388D">
        <w:rPr>
          <w:rFonts w:ascii="Arial" w:eastAsia="Arial" w:hAnsi="Arial" w:cs="Arial"/>
          <w:bCs/>
          <w:lang w:val="en-US"/>
        </w:rPr>
        <w:t>Penelitian</w:t>
      </w:r>
      <w:r w:rsidRPr="0013388D">
        <w:rPr>
          <w:rFonts w:ascii="Arial" w:eastAsia="Arial" w:hAnsi="Arial" w:cs="Arial"/>
          <w:bCs/>
          <w:lang w:val="en-US"/>
        </w:rPr>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V PENUTUP </w:t>
      </w:r>
      <w:r>
        <w:rPr>
          <w:rFonts w:ascii="Arial" w:eastAsia="Arial" w:hAnsi="Arial" w:cs="Arial"/>
          <w:b/>
          <w:lang w:val="en-US"/>
        </w:rPr>
        <w:tab/>
      </w:r>
      <w:r w:rsidR="006629F1">
        <w:rPr>
          <w:rFonts w:ascii="Arial" w:eastAsia="Arial" w:hAnsi="Arial" w:cs="Arial"/>
          <w:b/>
          <w:lang w:val="en-US"/>
        </w:rPr>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rsidRPr="004776A3">
        <w:rPr>
          <w:rFonts w:ascii="Arial" w:eastAsia="Arial" w:hAnsi="Arial" w:cs="Arial"/>
          <w:b/>
          <w:lang w:val="en-US"/>
        </w:rPr>
        <w:t xml:space="preserve">DAFTAR PUSTAKA </w:t>
      </w:r>
      <w:r w:rsidR="006629F1">
        <w:rPr>
          <w:rFonts w:ascii="Arial" w:eastAsia="Arial" w:hAnsi="Arial" w:cs="Arial"/>
          <w:b/>
          <w:lang w:val="en-US"/>
        </w:rPr>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2 : </w:t>
      </w:r>
      <w:r w:rsidRPr="0010343D">
        <w:rPr>
          <w:rFonts w:ascii="Arial" w:hAnsi="Arial" w:cs="Arial"/>
          <w:lang w:val="en-US"/>
        </w:rPr>
        <w:t>Tabulasi Data Mentah Responden</w:t>
      </w:r>
      <w:r w:rsidR="0021107C" w:rsidRPr="0010343D">
        <w:rPr>
          <w:rFonts w:ascii="Arial" w:hAnsi="Arial" w:cs="Arial"/>
          <w:lang w:val="en-US"/>
        </w:rPr>
        <w:tab/>
      </w:r>
      <w:r w:rsidR="00700A8A" w:rsidRPr="0010343D">
        <w:rPr>
          <w:rFonts w:ascii="Arial" w:hAnsi="Arial" w:cs="Arial"/>
          <w:lang w:val="en-US"/>
        </w:rPr>
        <w:t>6</w:t>
      </w:r>
      <w:r w:rsidR="0058345A" w:rsidRPr="0010343D">
        <w:rPr>
          <w:rFonts w:ascii="Arial" w:hAnsi="Arial" w:cs="Arial"/>
          <w:lang w:val="en-US"/>
        </w:rPr>
        <w:t>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6 : </w:t>
      </w:r>
      <w:r w:rsidRPr="0010343D">
        <w:rPr>
          <w:rFonts w:ascii="Arial" w:hAnsi="Arial" w:cs="Arial"/>
          <w:lang w:val="en-US"/>
        </w:rPr>
        <w:t>Statistik Deskriptif Variabe</w:t>
      </w:r>
      <w:r w:rsidR="0021107C" w:rsidRPr="0010343D">
        <w:rPr>
          <w:rFonts w:ascii="Arial" w:hAnsi="Arial" w:cs="Arial"/>
          <w:lang w:val="en-US"/>
        </w:rPr>
        <w:tab/>
      </w:r>
      <w:r w:rsidR="00710227" w:rsidRPr="0010343D">
        <w:rPr>
          <w:rFonts w:ascii="Arial" w:hAnsi="Arial" w:cs="Arial"/>
          <w:lang w:val="en-US"/>
        </w:rPr>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highlight w:val="yellow"/>
        </w:rPr>
        <w:t>Shopee diluncurkan gres tenggat di Singapura pada tahun 2015, dan sejak itu memperluas jangkauannya ke Malaysia, Thailand, Taiwan, Indonesia, Vietnam dan Filipina. Ibarat bagian dari Sea Group, sumbang ahad grup Perusahaan internet tertinggi di Asia Tenggara, Shopee membuktikan pertumbuhan yang enak di minggu ASEAN, termasuk di Indonesia. Berdasarkan liputan yang dihimpun dari databoks mukadimah fakta, pada tahun 2019 shopee menjabat e-commerce kedua yang memiliki mempelajari banyak pelanggan dengan melimpah pengunjung sebesar 56 juta pelancong. Dan pada selingkungan warsa 2023 shopee menjadi e-commerce paling bilangan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highlight w:val="yellow"/>
        </w:rPr>
        <w:t>Shopee juga memberikan keunikan dan kekhususan berbelanja yang sudah dirasakan oleh pemesan. Dari perspektif produk, Shopee melaksanakan bineka kumpulan rakitan muncul dari elektronik, pakaian, kosmetik, Kesehatan, rumah tahapan dan ciptaan yang dibutuhkan konsumen lainnya. Salah satu kekhasan yang mengundang separo pembeli tidak jelak berbelanja di Shopee karena memiliki kesempatan free ongkir (upah bagi) dan COD. Seluruh klien pelanggan dibuat heran dengan Shopee yang tidak menubuatkan menghapus prasarana bebas biaya ongkos kirim siar pemesan. Shopee juga menelurkan prosedur flashsale seluruh tiga janji sehari. Masih banyak promo Shopee yang lainnya seperti Cashback,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highlight w:val="yellow"/>
        </w:rPr>
        <w:t>Sebelum melaksanakan pembelian ratarata konsumen merangkul setengah penafsiran baik dari segi harga dan kadar produknya. Tahap Keputusan pembelian ini merupakan tahap penilaian yang dilakukan pembeli demi memesan penghargaan suatu produk yang paling disukai. Tawaduk Kotler &amp; Keller, 2012:170 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highlight w:val="yellow"/>
        </w:rPr>
        <w:t>Siasat pembelian memperhatikan kreasi teknik pemesan dari subversif-langkah yang telah dilakukan sebelum membestel buatan. Dalam standar ini pastinya konsumen dihadapkan pada tintingan alternatif, yang mendatangkan pemesan manfaat mengensel menyampaikan pembelian berlandaskan pilihannya. Tunduk (Gunawan, 2022) dalam bukunya yang dikutip dari (Kotler dan Keller, 2016) Menyempal-langkah dalam strategi pemeblian yaitu pengenalan kebutuhan, pencarian liputan, evaluasi preferensi, keputusan pembelian, perilaku pasca pembelian, siar konsumen menggaet keputusan dalam pembelian itu tidaklah mudah, salah satunya yaitu harga.</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highlight w:val="yellow"/>
        </w:rPr>
        <w:t>Tara memiliki kekuasaan pada pembeli atas tahap pembelian. Peringkat-harga yang ditawarkan beserta penjual pada Shopee serba-serbi disesuaikan dengan posisi. Ada pula biaperi yang berabi menjatah harga dibawah harga peniaga lainnya, karena dalam produk yang cocok lazimnya para penjual juga sudah memiliki konsumen idiosinkratis atau bisa juga disebut konsumen tetap. Martabat dianggap salah ahad zat yang mampu mencengkam aksi pembelian. keterjangkauan harga, kesesuaian martabat terhadap seharusnya, membuat konsumen mencuri prosedur asian membeli pad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Pr>
          <w:highlight w:val="yellow"/>
        </w:rPr>
        <w:t>Bagian jauh yang li adv acap-acap menakluki pembeli dalam mencoleng sepak terjang supaya membeli a artifisial-a artifisial online antara lain adalah kualitas keluaran. Tara produk adalah kemampuan produk yang mampu membayar semenjak kebutuhan konsumen sesuai dengan kebutuhan dan sir konsumen. Takat peringkat produk berperan penyebab yang sempadan kini masih dijadikan pertimbangan segenap konsumen guna mengambil satu produk yang diinginkan. Dengan kualitas produk yang elok beserta terpercaya, meneruskan konsumen tidak lagi rambang mujur membelli suatu produk dengan mutu yang tentunya riang juga. Posisi sanggahan kegembiraan dari pada pemesan v berketentuan akan bergelantung dari stadium palsu itu swapraja. Posisi produk juga mengepalai sekali kemajuan dalam sebuah bisnis, dimana pemesan akan sanggup untuk membeli palsu dengan martabat yang jadi dan tentunya menyapu rasio dengan kualitas produk yang tenteram.</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highlight w:val="yellow"/>
        </w:rPr>
        <w:t>Shopee menjabat salah satu platform kos primer online yang menyediakan beraneka rupa ala produk penjualan sampai perlengkapan rumah peringkat, fashion dan lainnya yang bisa kedapatan dengan mudah melalui konseumen. Namun akhirnya ini konsumen li adv acap-acap mengacaukan akan harga yang kadang tidak setaraf dengan kualitas produk yang diberikan. Karena itu munculah persepsi yang mengundang konsumen bagi berfikir ulang dalam membeli secara online dan berkeluh kesah sebab rakitan tidak sesuai dengan yang diharapkan, sampai penting bagi konsumen untuk mencari warta bi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Pr>
          <w:highlight w:val="yellow"/>
        </w:rPr>
        <w:t>Selaku dasar simtom diatas maka n pengarang tertarik pekasih membuat karya ilmiah dengan poin  “Tanduk Tingkatan dan Kualitas Produk Berkenaan Langkah Pembelian Online Shop Per Aplikasi Shopee Pada Mahasiswa Program Telaah Manajemen Fakultas Perniagaan dan Perundingan Universitas Muhammadiyah Makassar Tentara 2020”</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rsidRPr="006C4FF2">
        <w:rPr>
          <w:rFonts w:ascii="Arial" w:eastAsia="Arial" w:hAnsi="Arial" w:cs="Arial"/>
          <w:lang w:val="en-US" w:eastAsia="en-US"/>
        </w:rPr>
        <w:t>Berdas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latar</w:t>
      </w:r>
      <w:r w:rsidRPr="006C4FF2">
        <w:rPr>
          <w:rFonts w:ascii="Arial" w:eastAsia="Arial" w:hAnsi="Arial" w:cs="Arial"/>
          <w:spacing w:val="2"/>
          <w:lang w:val="en-US" w:eastAsia="en-US"/>
        </w:rPr>
        <w:t xml:space="preserve"> </w:t>
      </w:r>
      <w:r w:rsidRPr="006C4FF2">
        <w:rPr>
          <w:rFonts w:ascii="Arial" w:eastAsia="Arial" w:hAnsi="Arial" w:cs="Arial"/>
          <w:lang w:val="en-US" w:eastAsia="en-US"/>
        </w:rPr>
        <w:t>belakang</w:t>
      </w:r>
      <w:r w:rsidRPr="006C4FF2">
        <w:rPr>
          <w:rFonts w:ascii="Arial" w:eastAsia="Arial" w:hAnsi="Arial" w:cs="Arial"/>
          <w:spacing w:val="5"/>
          <w:lang w:val="en-US" w:eastAsia="en-US"/>
        </w:rPr>
        <w:t xml:space="preserve"> </w:t>
      </w:r>
      <w:r w:rsidRPr="006C4FF2">
        <w:rPr>
          <w:rFonts w:ascii="Arial" w:eastAsia="Arial" w:hAnsi="Arial" w:cs="Arial"/>
          <w:lang w:val="en-US" w:eastAsia="en-US"/>
        </w:rPr>
        <w:t>yang</w:t>
      </w:r>
      <w:r w:rsidRPr="006C4FF2">
        <w:rPr>
          <w:rFonts w:ascii="Arial" w:eastAsia="Arial" w:hAnsi="Arial" w:cs="Arial"/>
          <w:spacing w:val="1"/>
          <w:lang w:val="en-US" w:eastAsia="en-US"/>
        </w:rPr>
        <w:t xml:space="preserve"> </w:t>
      </w:r>
      <w:r w:rsidRPr="006C4FF2">
        <w:rPr>
          <w:rFonts w:ascii="Arial" w:eastAsia="Arial" w:hAnsi="Arial" w:cs="Arial"/>
          <w:lang w:val="en-US" w:eastAsia="en-US"/>
        </w:rPr>
        <w:t>telah</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pap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atas,</w:t>
      </w:r>
      <w:r w:rsidRPr="006C4FF2">
        <w:rPr>
          <w:rFonts w:ascii="Arial" w:eastAsia="Arial" w:hAnsi="Arial" w:cs="Arial"/>
          <w:spacing w:val="9"/>
          <w:lang w:val="en-US" w:eastAsia="en-US"/>
        </w:rPr>
        <w:t xml:space="preserve"> </w:t>
      </w:r>
      <w:r w:rsidRPr="006C4FF2">
        <w:rPr>
          <w:rFonts w:ascii="Arial" w:eastAsia="Arial" w:hAnsi="Arial" w:cs="Arial"/>
          <w:lang w:val="en-US" w:eastAsia="en-US"/>
        </w:rPr>
        <w:t>maka</w:t>
      </w:r>
      <w:r w:rsidRPr="006C4FF2">
        <w:rPr>
          <w:rFonts w:ascii="Arial" w:eastAsia="Arial" w:hAnsi="Arial" w:cs="Arial"/>
          <w:spacing w:val="-57"/>
          <w:lang w:val="en-US" w:eastAsia="en-US"/>
        </w:rPr>
        <w:t xml:space="preserve"> </w:t>
      </w:r>
      <w:r w:rsidRPr="006C4FF2">
        <w:rPr>
          <w:rFonts w:ascii="Arial" w:eastAsia="Arial" w:hAnsi="Arial" w:cs="Arial"/>
          <w:lang w:val="en-US" w:eastAsia="en-US"/>
        </w:rPr>
        <w:t>perumusan</w:t>
      </w:r>
      <w:r w:rsidRPr="006C4FF2">
        <w:rPr>
          <w:rFonts w:ascii="Arial" w:eastAsia="Arial" w:hAnsi="Arial" w:cs="Arial"/>
          <w:spacing w:val="-1"/>
          <w:lang w:val="en-US" w:eastAsia="en-US"/>
        </w:rPr>
        <w:t xml:space="preserve"> </w:t>
      </w:r>
      <w:r w:rsidRPr="006C4FF2">
        <w:rPr>
          <w:rFonts w:ascii="Arial" w:eastAsia="Arial" w:hAnsi="Arial" w:cs="Arial"/>
          <w:lang w:val="en-US" w:eastAsia="en-US"/>
        </w:rPr>
        <w:t>masalah dalam penelitian ini</w:t>
      </w:r>
      <w:r w:rsidRPr="006C4FF2">
        <w:rPr>
          <w:rFonts w:ascii="Arial" w:eastAsia="Arial" w:hAnsi="Arial" w:cs="Arial"/>
          <w:spacing w:val="1"/>
          <w:lang w:val="en-US" w:eastAsia="en-US"/>
        </w:rPr>
        <w:t xml:space="preserve"> </w:t>
      </w:r>
      <w:proofErr w:type="gramStart"/>
      <w:r w:rsidRPr="006C4FF2">
        <w:rPr>
          <w:rFonts w:ascii="Arial" w:eastAsia="Arial" w:hAnsi="Arial" w:cs="Arial"/>
          <w:lang w:val="en-US" w:eastAsia="en-US"/>
        </w:rPr>
        <w:t>yaitu :</w:t>
      </w:r>
      <w:proofErr w:type="gramEnd"/>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Pr>
          <w:highlight w:val="yellow"/>
        </w:rPr>
        <w:t>Apakah peringkat berimbas bab jalan pembelian  online shop dengan pengerjaan shopee pada mahasiswa Pendekatan penyelidikan Administrasi Fakultas Ekonomi dan Bisnis Tinggi akademi Muhammadiyah Makassar Tentara 2020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Pr>
          <w:highlight w:val="yellow"/>
        </w:rPr>
        <w:t>Apakah kualitas ciptaan berpengaruh perkara keputusan pembelian  online shop dengan penerapan shopee pada mahasiswa Program Studi Manajemen Fakultas Ekonomi dan Pembicaraan Tinggi akademi Muhammadiyah M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rPr>
          <w:rFonts w:ascii="Arial" w:eastAsia="Arial" w:hAnsi="Arial" w:cs="Arial"/>
        </w:rPr>
        <w:t>Berdasarkan</w:t>
      </w:r>
      <w:r>
        <w:rPr>
          <w:rFonts w:ascii="Arial" w:eastAsia="Arial" w:hAnsi="Arial" w:cs="Arial"/>
          <w:spacing w:val="1"/>
        </w:rPr>
        <w:t xml:space="preserve"> </w:t>
      </w:r>
      <w:r>
        <w:rPr>
          <w:rFonts w:ascii="Arial" w:eastAsia="Arial" w:hAnsi="Arial" w:cs="Arial"/>
        </w:rPr>
        <w:t>rumusan</w:t>
      </w:r>
      <w:r>
        <w:rPr>
          <w:rFonts w:ascii="Arial" w:eastAsia="Arial" w:hAnsi="Arial" w:cs="Arial"/>
          <w:spacing w:val="1"/>
        </w:rPr>
        <w:t xml:space="preserve"> </w:t>
      </w:r>
      <w:r>
        <w:rPr>
          <w:rFonts w:ascii="Arial" w:eastAsia="Arial" w:hAnsi="Arial" w:cs="Arial"/>
        </w:rPr>
        <w:t>masalah</w:t>
      </w:r>
      <w:r>
        <w:rPr>
          <w:rFonts w:ascii="Arial" w:eastAsia="Arial" w:hAnsi="Arial" w:cs="Arial"/>
          <w:spacing w:val="1"/>
        </w:rPr>
        <w:t xml:space="preserve"> </w:t>
      </w:r>
      <w:r>
        <w:rPr>
          <w:rFonts w:ascii="Arial" w:eastAsia="Arial" w:hAnsi="Arial" w:cs="Arial"/>
        </w:rPr>
        <w:t>yang</w:t>
      </w:r>
      <w:r>
        <w:rPr>
          <w:rFonts w:ascii="Arial" w:eastAsia="Arial" w:hAnsi="Arial" w:cs="Arial"/>
          <w:spacing w:val="1"/>
        </w:rPr>
        <w:t xml:space="preserve"> </w:t>
      </w:r>
      <w:r>
        <w:rPr>
          <w:rFonts w:ascii="Arial" w:eastAsia="Arial" w:hAnsi="Arial" w:cs="Arial"/>
        </w:rPr>
        <w:t>ada,</w:t>
      </w:r>
      <w:r>
        <w:rPr>
          <w:rFonts w:ascii="Arial" w:eastAsia="Arial" w:hAnsi="Arial" w:cs="Arial"/>
          <w:spacing w:val="1"/>
        </w:rPr>
        <w:t xml:space="preserve"> </w:t>
      </w:r>
      <w:r>
        <w:rPr>
          <w:rFonts w:ascii="Arial" w:eastAsia="Arial" w:hAnsi="Arial" w:cs="Arial"/>
        </w:rPr>
        <w:t>maka</w:t>
      </w:r>
      <w:r>
        <w:rPr>
          <w:rFonts w:ascii="Arial" w:eastAsia="Arial" w:hAnsi="Arial" w:cs="Arial"/>
          <w:spacing w:val="1"/>
        </w:rPr>
        <w:t xml:space="preserve"> </w:t>
      </w:r>
      <w:r>
        <w:rPr>
          <w:rFonts w:ascii="Arial" w:eastAsia="Arial" w:hAnsi="Arial" w:cs="Arial"/>
        </w:rPr>
        <w:t>penelitian</w:t>
      </w:r>
      <w:r>
        <w:rPr>
          <w:rFonts w:ascii="Arial" w:eastAsia="Arial" w:hAnsi="Arial" w:cs="Arial"/>
          <w:spacing w:val="1"/>
        </w:rPr>
        <w:t xml:space="preserve"> </w:t>
      </w:r>
      <w:r>
        <w:rPr>
          <w:rFonts w:ascii="Arial" w:eastAsia="Arial" w:hAnsi="Arial" w:cs="Arial"/>
        </w:rPr>
        <w:t>ini</w:t>
      </w:r>
      <w:r>
        <w:rPr>
          <w:rFonts w:ascii="Arial" w:eastAsia="Arial" w:hAnsi="Arial" w:cs="Arial"/>
          <w:spacing w:val="1"/>
        </w:rPr>
        <w:t xml:space="preserve"> </w:t>
      </w:r>
      <w:r>
        <w:rPr>
          <w:rFonts w:ascii="Arial" w:eastAsia="Arial" w:hAnsi="Arial" w:cs="Arial"/>
        </w:rPr>
        <w:t>dilakukan</w:t>
      </w:r>
      <w:r>
        <w:rPr>
          <w:rFonts w:ascii="Arial" w:eastAsia="Arial" w:hAnsi="Arial" w:cs="Arial"/>
          <w:spacing w:val="-1"/>
        </w:rPr>
        <w:t xml:space="preserve"> </w:t>
      </w:r>
      <w:r>
        <w:rPr>
          <w:rFonts w:ascii="Arial" w:eastAsia="Arial" w:hAnsi="Arial" w:cs="Arial"/>
        </w:rPr>
        <w:t>dengan tujuan</w:t>
      </w:r>
      <w:r>
        <w:rPr>
          <w:rFonts w:ascii="Arial" w:eastAsia="Arial" w:hAnsi="Arial" w:cs="Arial"/>
          <w:spacing w:val="2"/>
        </w:rPr>
        <w:t xml:space="preserve"> </w:t>
      </w:r>
      <w:r>
        <w:rPr>
          <w:rFonts w:ascii="Arial" w:eastAsia="Arial" w:hAnsi="Arial" w:cs="Arial"/>
        </w:rPr>
        <w:t>untuk</w:t>
      </w:r>
      <w:r w:rsidR="003F360A">
        <w:rPr>
          <w:rFonts w:ascii="Arial" w:eastAsia="Arial" w:hAnsi="Arial" w:cs="Arial"/>
          <w:lang w:val="en-US"/>
        </w:rPr>
        <w:t>:</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Pr>
          <w:highlight w:val="yellow"/>
        </w:rPr>
        <w:t>Bagi memikirkan dan menelaah pengaruh level terhadap sepak terjang pembelian  online shop melalui implementasi shopee pada pelajar program pengkajian Manajemen Fakultas Ekonomi dan Negosiasi Universitas Muhammadiyah Makassar Baris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Pr>
          <w:highlight w:val="yellow"/>
        </w:rPr>
        <w:t>Siar membalas dan mengkaji ki cengkeram kualitas produk terhadap Aksi pembelian online shop per aplikasi shopee pada anak sekolah Muslihat Pencarian Administrasi Fakultas Ekonomi dan Bisnis Tinggi akademi Muhammadiyah Makassar Pasukan 2020.</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rPr>
          <w:rFonts w:ascii="Arial" w:hAnsi="Arial" w:cs="Arial"/>
          <w:sz w:val="22"/>
          <w:szCs w:val="22"/>
        </w:rPr>
        <w:t>Penelitian ini diharapkan dapat bermanfaat untuk ilmu pengetahuan dibidang pemasaran terutama pada harga dan kuali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highlight w:val="yellow"/>
        </w:rPr>
        <w:t>Bisa mengalokasikan mas kawin pemikiran dalam memecahkan tanda tanya yang dihadapi perusahaan teristimewa mengenai pengaruh harga dan posisi a artifisial terhadap strategi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rPr>
          <w:highlight w:val="yellow"/>
        </w:rPr>
        <w:t>Sebagai suban penjelasan bagi penjelajah lain yang berperhatian biar melalukan diagnosis dibidang penjualan khususnya langut tahap dan kadar palsu berhubungan keputusan pembelian online shopee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rsidRPr="00EA5C97">
        <w:rPr>
          <w:rFonts w:ascii="Arial" w:hAnsi="Arial" w:cs="Arial"/>
          <w:b/>
          <w:bCs/>
          <w:sz w:val="22"/>
          <w:szCs w:val="22"/>
        </w:rP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rPr>
          <w:highlight w:val="yellow"/>
        </w:rPr>
        <w:t>Pemasaran hangat merebak sejak adanya kebutuhan manusia dan usaha bagi mempreteli kebutuhan termasuk melalui perpindahan. Perkembangan tamadun manusia membuat pertumbuhan penggunaan sarana transisi. Dengan pertumbuhan terkemuka, mulailah dikenal transaksi lego beli di harus seluruh hasil yang dihasilkan. Sejalan dengan progres zaman, maka pelanggan mengharapkan  biar karyawan membuatkan hasil yang berkekuatan memenuhi hajat dan tersembunyi pelanggan serta pelayana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rPr>
          <w:highlight w:val="yellow"/>
        </w:rPr>
        <w:t>Takwa Kotler dalam (Fathurrochman, 2021) mendefinisikan penjualan bagaikan sistem sosial dan administratif dimana individu dan perindukan menggembirakan kebutuhan dan rahasia mereka dengan menciptakan, memasang dan bertukar perlengkapan yang bern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rPr>
          <w:highlight w:val="yellow"/>
        </w:rPr>
        <w:t>Patih American Marketing Association (AMA) dalam (Kotler &amp; Keller, 2009:5), “Perdagangan adalah satu fungsi organisasi dan serangkaian reaksi langkah kanan menciptakan, mengkomunikasikan, dan memberikan tingkatan kepada pelanggan dan untuk mengampukan hubungan nasabah lewat yang profitabel struktur dan pemangku k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rPr>
          <w:highlight w:val="yellow"/>
        </w:rPr>
        <w:t>Menurut (Kotler, 2012), “Pemasaran adalah satu cara mutlak dari fungsi bisnis yang rancang demi merencanakan, menentukan kelas, mempromosikan dan mendistribusikan barang yang mahir memuaskan keinginan dan kebaikan tenteram kepada sekitar pemesan pada kira-kira ini maupun konsemen tersembunyi”. Menurut (Kurungan, 2005:1), “Pemasaran (Marketing) meraup cara pulih dan manajerial dimana individu sedekah rungkun menggenggam apa yang mereka butuhkan dan inginkan dengan pembikinan, penawaran dan pertukaran sepatutnya dan jasa yang bernilai satu setara parak”.</w:t>
      </w:r>
    </w:p>
    <w:p w14:paraId="5EE2BD25" w14:textId="5362B63F" w:rsidR="0006216D" w:rsidRDefault="0006216D" w:rsidP="009F01EC">
      <w:pPr>
        <w:pStyle w:val="BodyText"/>
        <w:spacing w:line="480" w:lineRule="auto"/>
        <w:ind w:left="720" w:right="38" w:firstLine="720"/>
        <w:rPr>
          <w:rFonts w:ascii="Arial" w:hAnsi="Arial" w:cs="Arial"/>
          <w:sz w:val="22"/>
          <w:szCs w:val="22"/>
        </w:rPr>
      </w:pPr>
      <w:r>
        <w:rPr>
          <w:highlight w:val="yellow"/>
        </w:rPr>
        <w:t>Sesuai dengan definisi diatas, bisa disimpulkan bahwa pemasaran adalah proses menginvestigasi, merekayasa, mengkoordinasikan dan melaksanakan skema-muslihat yang mencakup pengkonsepan produk, penabalan posisi, promosi, dan penyaluran dari sintetis, kebaikan dan bayangan yang dirancang demi menciptakan dan memlihara perpindahan yang menguntungkan dengan minggu incaran untuk membaca tujua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rPr>
          <w:highlight w:val="yellow"/>
        </w:rPr>
        <w:t>Harga adalah elemen paling tidak lumrah dalam paduan pemasaran. Harga adalah ahad-satunya yang membabit pemasukan. Menurut (Farisi &amp; Siregar, 2020) menyatakan harga dalam manfaat yang sempit adalah jumlah yang ditagihkan atas satu produk atau jasa.</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highlight w:val="yellow"/>
        </w:rPr>
        <w:t>Harga patih (Nasution, Limbong &amp; Ramadhan, 2020) adalah kira-kira yang diserahkan dalam perubahan guna mensanggupkan suatu sewajarnya maupun amal.  Menurut (Farisi &amp; Siregar, 2020) harga yakni unsur asasi yang menempel pada semacam sintetis.</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rPr>
          <w:highlight w:val="yellow"/>
        </w:rPr>
        <w:t>Menurut (Tjiptono Fandi dan Ph.D., 2015) dari pukang pandang penjualan, harga menerangkan kepaduan moneter atau ukuran lainnya (termasuk barang dan jasa lainnya) yang ditukarkan agar memperoleh hak kepemilikan atau penggunaan s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rPr>
          <w:highlight w:val="yellow"/>
        </w:rPr>
        <w:t>Taslim Kotler dan Amstrong dalam (Krisdayanto, 2018) harga adalah separo uang yang dibayarkan atas jasa, atau jumlah tingkatan yang konsumen tukar dalam besar mendapatkan asian dari menguasai atau memajuh seharusnya atau keelokan. Menurut (Kotler dan keller, 2016:483) gradasi adalah satu bagian dari bauran pemasaran yang merengkuh hasil pendapatan, sebaliknya jilid lain yang merenggut lancung biaya. Tingkatan pula mengirimkan stadium nilai yang diharapkan akan terma atau produk kongsi.</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rPr>
          <w:highlight w:val="yellow"/>
        </w:rPr>
        <w:t>Harga dapat dipandang dari dua sisi sudut, pelosok pembeli dan penjuru pengusaha. Menurut (Ningrum, 2019:5) tara menurut pojok sela konsumen adalah harga memegang manfaat maknawi dalam sebagian seharusnya tertentu yang mutunya tidak tidak sejajar pengembara, sedangkan sudut pandang penjual level adalah yang berkaitan dengan belanja perakitan dan laba yang diharapkan sekali bagi penyorot keaktifan. Harga akan bertambah naik apabila semakin tingginya klaim barang atau jasa akan tetapi barang v tergolong redup didapatkan. Dalam globe bisnis bagian sensitif sekali bagi semua wiraniaga, karena banyaknya pesaing yang mengundang jumlah penjual melego barangnya dengan kualitas yang tidak natural, kikuk limpah yang lebih dari harga murahan.</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highlight w:val="yellow"/>
        </w:rPr>
        <w:t>Molekul yang mempengaruhi penerapan Keputusan konsumen penetuan harga jual beli dari kampung internal dan eksternal Perseroan. Patuh (Alfian &amp; Marpaung, 2017) faktor-elemen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highlight w:val="yellow"/>
        </w:rPr>
        <w:t>Demi sintetis tertentu, lazimnya pembeli tidak keberatan apabila harus membeli dengan harga relatif mahal asalkan standar produknya baik dan utuh. Namun konsumen lebih memalarkan keluaran dengan gradasi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Pr>
          <w:highlight w:val="yellow"/>
        </w:rPr>
        <w:t>Catatan pembeli akan besarnya pengorbanan keuangan yang di diberikan dalam kaitannya dengan penajaman yang elok kelas sedekah. Harga yang ditawarkan pada pembeli akur dengan tahap amal yang 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rPr>
          <w:highlight w:val="yellow"/>
        </w:rPr>
        <w:t>Keluaran memiliki arti maknawi hambur perusahaan karena non adanya produk, kongsi tidak akan bisa menyelenggarakan apapun didalam usahanya. Dimana pembuatan a artifisial mujur yang lebih diorientasikan pada gaib pasar atau selera pemesan. Tiap-tiap kongsi harus menyetem level kualifikasi a artifisial yang dihasilkannya batas akan mengoperasikan atau menopang keaktifan bagi mengefektifkan atau belut posisi sintetis i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highlight w:val="yellow"/>
        </w:rPr>
        <w:t>Kualitas ciptaan memiliki satu ketaatasasan hambur pembeli dalam memerintah hubungan yang baik dengan perseroan penyedia desain. Produk memiliki faedah penting sebar Kongsi karena non adanya produk, perusahaan tidak akan dapat melakukan apapun usahanya. Dimana pembuatan buatan lebih ceria diorientasikan pada keinginan minggu atau selera konsumen.</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highlight w:val="yellow"/>
        </w:rPr>
        <w:t>Patuh (Kotler dan Amstrong, 2008) tara rakitan adalah karakteristik produk yang bergantung pada kemampuannya agar memuaskan hajat konsumen yang dinyatakan atau tercantum. Tunak (Assauri dan Sofjan 2015:211) kualifikasi keluaran merupakan pernyataan nilai daya dari suatu merek atau produk tertentu dalam melaksanakan instruk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Pr>
          <w:highlight w:val="yellow"/>
        </w:rPr>
        <w:t>Menurut (Ernawati, 2019) bahwa kelas produk adalah satu komponen penting yang mempengaruhi sepak terjang melalui pelanggan dalam mengambil sebuah produk. Semakin baik martabat produk terkemuka, maka akan semakin membiak sir konsumen yang hendak mengambil produk tersebut. Menurut (Schiffman &amp; Kanuk, 2019) bahwa status keluaran adalah kapasitas satu maskapai bagi membagi-bagikan identitas atau fitur pada sejak produk yang menimbulkan pembeli berkekuatan tahu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Pr>
          <w:highlight w:val="yellow"/>
        </w:rPr>
        <w:t>Taslim (Zulkarnain et al, 2020: 5) kualitas buatan adalah suatu irisan barang atau jasa yang digunakan n faedah mencukupi harapan pemesan, dimana suatu keluaran membolot status yang melebihi taraf kualitas yang diukur dalam memperbesar standar mutu kehandalan, kekhasan, kualitas, rasa, peran, dan status merupakan prasyarat yang selalu berubah karena gairah makan atau harapan konsumen saja rontok mengikuti zaman. Pertambahan harga rakitan didorong sekali cak atas volume lawan, kemajuan teknologi, tahapan perekonomian, dan sejarang populasi.</w:t>
      </w:r>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highlight w:val="yellow"/>
        </w:rPr>
        <w:t>Patuh (Amstrong, 2018:205) kualitas produk ialah satu alat siaran tinggi pesona pemasar. Ala mengidap, kualitas memberi pengaruh pada kinerja sebuah barang atau pelayanan, hingga berkaitan gigih dengan kegembiraan dan tingkatan pemesa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highlight w:val="yellow"/>
        </w:rPr>
        <w:t>Kinerja, adalah hal ini kecimpung dengan arah fungsional satu sebaiknya dan merupakan sifat utama yang dipertimbangkan konsumen dalam mengambil sebenarnya a berpangka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highlight w:val="yellow"/>
        </w:rPr>
        <w:t>Keandalan, adalah hal yang bersangkutan dengan kebolehjadian atau probabilitas satu adil berhasil menjalankan fungsinya via kali digunakan dalam periode jangka eksplisit dab dalam istilah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highlight w:val="yellow"/>
        </w:rPr>
        <w:t>Faktor-faktor diatas saling berhubungan dan bermanfaat, karena pembeli akan nyalar mencari akal menyadari nilai tertinggi dari produk yang tersuguh. Dan contohnya sealiran produk yang berkualitas sudah lengket dikepala konsumen, maka Kongsi memiliki kaidah besar sebar memperoleh keuntungan dan bersiteguh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highlight w:val="yellow"/>
        </w:rPr>
        <w:t>Reliability merupakan probabilitas bahwa lancung akan bekerja dengan menyejukkan atau tidak dalam periode purata tertentu. Semakin kecil probabilitas terjadinya kerusakan maka imitasi v tergolong bisa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highlight w:val="yellow"/>
        </w:rPr>
        <w:t>Kesesuaian dengan spesifikasi menghasilkan sejauh mana fitur gawai akar dari sekarakter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highlight w:val="yellow"/>
        </w:rPr>
        <w:t>Durability (Daya Tahan), yang berarti alangkah kolot atau umur sintetis yang berkenan bertahan awal produk tersebut mungkin diganti. Semakin melimpah frekuensi penerapan konsumen terhadap produk maka semakin besar pula daya produk.</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highlight w:val="yellow"/>
        </w:rPr>
        <w:t>Kesan tingkatan, li adv acap-acap dibilang menuangkan hasil dari penggunaan pengukurna yang dilakukan sebagai tidak tertimpa karena terbisa kemungkinan bahwa konsumen tidak mengerti atau cacat fakta ala bikinan yang berkai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highlight w:val="yellow"/>
        </w:rPr>
        <w:t>Keawetan, dimensi tara produk yang membawakan satu pengukuran perkara abad produk, sentosa secara teknis maupun durasi. Produk dikatakan awet jika dapat bersitegang arkais dalam pemakaian yang iteratif-putaran.</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highlight w:val="yellow"/>
        </w:rPr>
        <w:t>Konsistensi, yang mengindikasikan seberapa jauh satu produk bisa melepasi standar atau spesifikas tertentu. Palsu yang mempunyai konsistensi sulit berarti harmonis dengan standart yang akan ditentukan.</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highlight w:val="yellow"/>
        </w:rPr>
        <w:t>Rekaan, merupakan aspek emosional hambur mempengaruhi kegembiraan konsumen batas desain buntelan atau bentuk kreasi akan turut mempengaruhi persepsi kualitas keluaran.</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Pr>
          <w:highlight w:val="yellow"/>
        </w:rPr>
        <w:t>Jalan pengumpulan modus operandi dalam (Agusta, 2020:12) merupakan strata konsumen dalam memutuskan satu produk tertentu yang menurutnya sudah menyelidiki baik dari berbagai alternatif sependirian denagn kepentingan-keperluan definit dengan mengisbatkan tapis yang dianggap mengawasi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highlight w:val="yellow"/>
        </w:rPr>
        <w:t>Menurut Schiffman dan Kanuk dalam (Bairizki, 2017) Keputusan pembelian adalah pemilihan dari dua atau lebih alternatif penyeling kelakuan pembelian. Artinya bahwa seseorang bisa mengundang Kelakuan, dapat tersedia beberapa alternatif kesukaan. Keputusan agar mengambil dapat mengarah pada berapa proses dalam pengambilan keputusan terhitung dilakukan.</w:t>
      </w:r>
    </w:p>
    <w:p w14:paraId="57BD5434" w14:textId="4ACA3988" w:rsidR="00452F93" w:rsidRDefault="00452F93" w:rsidP="004776A3">
      <w:pPr>
        <w:pStyle w:val="BodyText"/>
        <w:spacing w:line="480" w:lineRule="auto"/>
        <w:ind w:left="1080" w:firstLine="720"/>
        <w:rPr>
          <w:rFonts w:ascii="Arial" w:hAnsi="Arial" w:cs="Arial"/>
          <w:sz w:val="22"/>
          <w:szCs w:val="22"/>
        </w:rPr>
      </w:pPr>
      <w:r>
        <w:rPr>
          <w:highlight w:val="yellow"/>
        </w:rPr>
        <w:t>Rendah hati (Hertina dan Wulandari, 2022) Modus operandi pembelian adalah tindakan pemesan mendapat prioritas  model cap-kehormatan yang ada di dalam perdu tapis.</w:t>
      </w:r>
    </w:p>
    <w:p w14:paraId="36209DCA" w14:textId="14FDD9FB" w:rsidR="003C797A" w:rsidRDefault="00003AFA" w:rsidP="003C797A">
      <w:pPr>
        <w:pStyle w:val="BodyText"/>
        <w:spacing w:line="480" w:lineRule="auto"/>
        <w:ind w:left="1080" w:firstLine="720"/>
        <w:rPr>
          <w:rFonts w:ascii="Arial" w:hAnsi="Arial" w:cs="Arial"/>
        </w:rPr>
      </w:pPr>
      <w:r>
        <w:rPr>
          <w:highlight w:val="yellow"/>
        </w:rPr>
        <w:t>Menurut (Syahril, 2017:192) kelakuan pembelian adalah prosedur dimana pemesan benar-benar membeli satu produk, lancut menguatkan rakitan yang diinginkan sesuai dengan yang dibutuhkan, bebas memilih panti, waktu, bagaimanapun juga berlebihan yang akan dibeli, dan mengapa kalaukalau membeli. Pemesan membeli satu produk bukan karena fungsinya saja, barangkali tahap sosial dan emosionalnya karena deras sekali pembeli membeli produk bukan karena membutuhkan melainkan bagi memuaskan hasrat mereka dan dijadikan koleksi atau hiasan gerogol.</w:t>
      </w:r>
    </w:p>
    <w:p w14:paraId="3F673ADA" w14:textId="6FADB864" w:rsidR="003C797A" w:rsidRPr="003C797A" w:rsidRDefault="003C797A" w:rsidP="003C797A">
      <w:pPr>
        <w:pStyle w:val="BodyText"/>
        <w:spacing w:line="480" w:lineRule="auto"/>
        <w:ind w:left="1080" w:firstLine="720"/>
        <w:rPr>
          <w:rFonts w:ascii="Arial" w:hAnsi="Arial" w:cs="Arial"/>
        </w:rPr>
      </w:pPr>
      <w:r>
        <w:rPr>
          <w:highlight w:val="yellow"/>
        </w:rPr>
        <w:t>Menurut (Tjiptono, 2012) tindak pembelian adalah sekarakter operasi dimana pembeli memahami masalahnya, bersekolah informasi mengenai buatan atau merek positif dan menjumlahkan secara baik masing-masing alternative a berpangkat mahir memecahkan masalahnya, yang selanjutnya mengedepan kepadan Tahap pembelian. Beka menurut (Kotler dan Keller, 2008) Metode pembelian adalah memesan penghargaan yang paling disukai dari beragam kesukaan yang ada, namun dua faktor bisa berada antara janji pembelian dan Strategi pembelian.</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Pr>
          <w:highlight w:val="yellow"/>
        </w:rPr>
        <w:t>Zarah-faktor kebudayaan memiliki tanduk yang paling luas dan paling dalam pada perilaku konsumen. Seluruh pengasong jangan menyahut peran-peran yang dimainkan. Adapun peran yang perlu dipahami dan diperhatikan yakni:</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Pr>
          <w:highlight w:val="yellow"/>
        </w:rPr>
        <w:t>Martabat sosial meruapakan volume-bagian yang selaku nisbi permanen dan tersusun didalam Populasi yang elemen-anggotanya rangkum nilai, keinginan atau hobi dan sepak terjang yang sama.</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 xml:space="preserve">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rsidRPr="004B419A">
        <w:rPr>
          <w:rFonts w:ascii="Arial" w:hAnsi="Arial" w:cs="Arial"/>
          <w:lang w:val="en-US"/>
        </w:rP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highlight w:val="yellow"/>
        </w:rPr>
        <w:t>Karakter mengacu pada karakteristik a berakal unik yang mengarah secara relatif pada tanggapan yang konsisten dan tahan lama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highlight w:val="yellow"/>
        </w:rPr>
        <w:t>Kondisi Dimana penjelasan yang menjadi dasar tinggi manfata yang dibutuhkan oleh pembeli. Hingga mencorakkan Keputusan atas sememangnya bagi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highlight w:val="yellow"/>
        </w:rPr>
        <w:t>Tempo pemesan gabir kinerja suatu merek sama dengan ekspektasi, mengatasi maupun diluar ekspektasi maka akan memimpin sikap atau krida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highlight w:val="yellow"/>
        </w:rPr>
        <w:t>Diagnosis waktu pembelian, adalah setiap konsumen akan membeli produk atau sepertinya yang diinginkan konsumen kali lebih-lebih lepas mengisbatkan kapan jangka pembelian yang sudah dijadwalkan pembeli</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Pr>
          <w:highlight w:val="yellow"/>
        </w:rPr>
        <w:t>Dalam melangsungkan pembelian, konsumen memilih keliru esa dari seputar seleksian yang ada. Penyeling terhitung didasarkan pada tahap, mutu, level yang terjangkau, dan molekul-faktor kekok yang sanggup menstabilkan sir pemesan agar membestel produk apakah bikinan v tergolong benar- benar ingin digunakan atau 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Pr>
          <w:highlight w:val="yellow"/>
        </w:rPr>
        <w:t>Permufakatan pemesan dalam membeli produk juga berpengaruh berkenaan prosedur pembelian. Konsumen merasa buatan terkemuka sudah terlalu menampal di lemak tulang mereka karena mereka sudah merasakan manfaat dari sintetis tersebut. dengan begitu, konsumen canggung tidak terjamin jika mengawasi keluaran positif dan harus menyesuaikan hilang paruh. Mereka cenderung memarih buatan yang sudah kaprah 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Pr>
          <w:highlight w:val="yellow"/>
        </w:rPr>
        <w:t>Dalam melakukan pembelian, jika pemesan mendapatkan n faedah yang sesuai dengan setara produk, mereka pasti menasihatkan hasil terkemuka dengan orang lain. Mereka ingin orang lain juga merasakan bahwa lancung tersebut sangat bagus dan lebih baik dari palsu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rPr>
          <w:highlight w:val="yellow"/>
        </w:rPr>
        <w:t>Pada bagian ini pengembara mencantumkan beberapa output kajian dari orang lain yang relevan dengan penelitian yang akan ekspeditor lakukan. Guna penelitian ikutan yang berkaitan dengan topik yang akan diteliti dapat dilihat pada t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Pr>
          <w:highlight w:val="yellow"/>
        </w:rPr>
        <w:t>Sari pikir merupakan sintesa membidik persetujuan menyampaikan variabel yang disusun dari berbagai teori yang telah dideskripsikan. Kerangka akal dalam pemeriksa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 xml:space="preserve">Gambar 2. </w:t>
      </w:r>
      <w:r>
        <w:fldChar w:fldCharType="begin"/>
      </w:r>
      <w:r>
        <w:rPr>
          <w:rFonts w:ascii="Arial" w:hAnsi="Arial" w:cs="Arial"/>
          <w:b/>
          <w:bCs/>
          <w:i w:val="0"/>
          <w:iCs w:val="0"/>
          <w:color w:val="auto"/>
          <w:sz w:val="22"/>
          <w:szCs w:val="22"/>
        </w:rPr>
        <w:instrText xml:space="preserve"> SEQ Gambar_2. \* ARABIC </w:instrText>
      </w:r>
      <w:r>
        <w:fldChar w:fldCharType="separate"/>
      </w:r>
      <w:r w:rsidR="00215E86">
        <w:rPr>
          <w:rFonts w:ascii="Arial" w:hAnsi="Arial" w:cs="Arial"/>
          <w:b/>
          <w:bCs/>
          <w:i w:val="0"/>
          <w:iCs w:val="0"/>
          <w:noProof/>
          <w:color w:val="auto"/>
          <w:sz w:val="22"/>
          <w:szCs w:val="22"/>
        </w:rPr>
        <w:t>2</w:t>
      </w:r>
      <w:r>
        <w:fldChar w:fldCharType="end"/>
      </w:r>
      <w:r>
        <w:rPr>
          <w:rFonts w:ascii="Arial" w:hAnsi="Arial" w:cs="Arial"/>
          <w:b/>
          <w:bCs/>
          <w:i w:val="0"/>
          <w:iCs w:val="0"/>
          <w:color w:val="auto"/>
          <w:sz w:val="22"/>
          <w:szCs w:val="22"/>
        </w:rPr>
        <w:t xml:space="preserve">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rPr>
          <w:highlight w:val="yellow"/>
        </w:rPr>
        <w:t>Menurut (sugiyono, 2014) Perenungan adalah jawaban sementara terhadap kependekaan masalah pemeriksaan yang masih berkeadaan praduga karena harus menerangkan kebenarannya. Hipotesis juga pintar difenisikan sebagai tangkisan sementara yang kebenarannya kali diuji atau dirangkum terlebih dahulu karena sifatnya masih tengah.</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Adapun hipotesis yang akan diajukan dalam penelitian ini yaitu berdasarkan dari rum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Pr>
          <w:highlight w:val="yellow"/>
        </w:rPr>
        <w:t>Diduga harga berpengaruh secara kasatmata dan signikan berhubungan Bagian pembelian online Shop dengan manifestasi Shopee pada kadet Program Percobaan Manajemen Fakultas Ekonomi Dan Perundingan Tinggi akademi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Pr>
          <w:highlight w:val="yellow"/>
        </w:rPr>
        <w:t>Diduga kualitas produk berefek secara sebetulnya dan signikan terhadap Tindak pembelian online Shop lewat pengamalan Shopee pada siswi Strategi Studi Tata laksana Fakultas Ekonomi Dan Perundingan Tinggi akademi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rsidRPr="00C008AD">
        <w:rPr>
          <w:rFonts w:ascii="Arial" w:eastAsia="Arial" w:hAnsi="Arial" w:cs="Arial"/>
          <w:b/>
        </w:rPr>
        <w:t xml:space="preserve"> MET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rPr>
          <w:highlight w:val="yellow"/>
        </w:rPr>
        <w:t>Kopi penelitian yang digunakan adalah gaya penelitian kuantitatif, merupakan penelitian berusaha kirim memampangkan suatu simtom atau terjadinya sebagaimana adanya. Pemeriksaan angka digunakan oleh kuantitatif-angka untuk memvisualkan apa yang terjadinya dilapangan.   Setia (Sugiono, 2017)  diagnosis kuantitatif merupakan pemeriksaan yang berdasarkan pada filsafat prositivisme, digunakan untuk meneliti penduduk atau sampel tertentu. Teknik pengumpulan warta melahap instrumen penelitian, serta analisis datanya bersifat kuantitatif atau fakta dengan tujuan untuk menyerepi pemikiran yang telah ditetapkan. kajian ini bersuasana asosiatif, artinya mengkaji dan menyelidiki pengaruh variabel independen terhadap variabel terjajah.</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Pr>
          <w:highlight w:val="yellow"/>
        </w:rPr>
        <w:t>Subjek investigasi ini adalah Anak didik Tata usaha Fakultas Perniagaan dan Bisnis angkatan 2020 yang mempergunakan marketplace Shopee biar memesan sesuatu. Penentuan ini dilakukan di Fakultas Perniagaan dan Perundingan Universitas Muhammadiyah Makassar yang bakir di Jl. Sultan Alauddin No. 259, Gunung Sari, Kecamatan Rappocini, Daerah tingkat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Pr>
          <w:highlight w:val="yellow"/>
        </w:rPr>
        <w:t>Jenis data yang digunakan adalah berita kuantitatif. Dan supaya memperoleh fakta yang diperlukan peneliti harus melakukan penyebaran kuesioner yang pintar pertanyaan-pertanyaan tertulis yang dibagikan tinggi para responden untuk menmampukan jawaban secara menyentuh.</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Pr>
          <w:highlight w:val="yellow"/>
        </w:rPr>
        <w:t>Data primer merupakan data yang didapat atau dikumpulkan oleh peneliti menyantap mode menyentuh dari sumbernya. Data primer lazimnya didapatkan dari difusi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Pr>
          <w:highlight w:val="yellow"/>
        </w:rPr>
        <w:t>Data subordinat menakhlikkan bahan yang dimampu atau dikumpulkan peneliti dari semua sumber yang sudah ada. Laporan subordinat bisa didapat dari beraneka rupa pendahulu apabila jurnal, jurnal,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rPr>
          <w:highlight w:val="yellow"/>
        </w:rPr>
        <w:t>Taslim (Sugiyono, 2014) populasi adalah wilayah generalisasi yang terdiri atas obyek/topik yang mempunyai kualitas produk dan fitur tertentu yang diterapkan oleh ekspeditor guna dipelajari dan sesudah itu ditarik kesimpulannya.</w:t>
      </w:r>
    </w:p>
    <w:p w14:paraId="24C40C7D" w14:textId="4DEEA6F5" w:rsidR="009F6F12" w:rsidRDefault="009F6F12" w:rsidP="00AD405E">
      <w:pPr>
        <w:spacing w:line="456" w:lineRule="auto"/>
        <w:ind w:left="720" w:firstLine="720"/>
        <w:jc w:val="both"/>
        <w:rPr>
          <w:rFonts w:ascii="Arial" w:hAnsi="Arial" w:cs="Arial"/>
          <w:lang w:val="en-US"/>
        </w:rPr>
      </w:pPr>
      <w:r>
        <w:rPr>
          <w:highlight w:val="yellow"/>
        </w:rPr>
        <w:t>Populasi yang digunakan dalam riset ini adalah mahasiswa Fakultas Perniagaan dan Perundingan Universitas Muhammadiyah Makassar (UNISMUH) pada jurusan Administrasi Bala 2020 yang berjumlah 364 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Pr>
          <w:highlight w:val="yellow"/>
        </w:rPr>
        <w:t>Sampel mengadakan kira-kira atau duta dari populasi yang akan diteliti, Sugiyono, 2016:118). Karena warga responden Mahasiswa Fakultas Ekonomi dan Pembicaraan Universitas Muhammadiyah Makassar pada Jurusan Tata usaha Bala 2020 berjumlah 364 mahasiswa, maka representatif yang diambil sebagai penentuan dengan rekrut menyebutkan Slovin dengan taraf kepercayaan 95% dan seksi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highlight w:val="yellow"/>
        </w:rPr>
        <w:t>Apabila jumlah populasi (N) = 364, gradasi (e) = 10%, maka lebat minimum (per)contoh dalam penilikan ini adalah sesuai selepas itu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highlight w:val="yellow"/>
        </w:rPr>
        <w:t>Memperhatikan sebuah pengamatan secara sangkil terhadap satu objek yang ada dilingkungan baik itu secara langsung atau masih dalam peringkat yang menutupi berbagai gawai perhatian terhadap suatu telaah incaran yang mempergunakan penemuan. Dan mengegolkan satu Perbuatan yang dilakuakan atas berencana atau sadar dan juga sesuai urutan. Dalam reaksi ini pengamat membuat pengamatan dan penghitungan ala cermat terhadap bulan-bulanan yang diamati, berikutnya model caraatis menulis peri-peristiwa yang dicatat biar fakta yang termuat tidak lepas dari pengamatan. Dalam investigasi ini dilakukan penelitian perkara mahasiswi Manajemen Fakultas Perdagangan dan Perundingan angkatan 2020.</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highlight w:val="yellow"/>
        </w:rPr>
        <w:t>Adalah Teknik penyatuan data yang tersembunyi mengonsumsi mode membuat grafik pertanyaan atau pernyataan tepat suatu maslah yang akan diteliti dengan metode tertulis atau dengan mempergunakan google form yang diajukan kepada responden agar dijawab.</w:t>
      </w:r>
    </w:p>
    <w:p w14:paraId="2DFE86E4" w14:textId="2146695F" w:rsidR="00FC2BC4" w:rsidRPr="00C008AD" w:rsidRDefault="00FC2BC4" w:rsidP="004776A3">
      <w:pPr>
        <w:spacing w:line="480" w:lineRule="auto"/>
        <w:ind w:left="720" w:firstLine="720"/>
        <w:jc w:val="both"/>
        <w:rPr>
          <w:rFonts w:ascii="Arial" w:hAnsi="Arial" w:cs="Arial"/>
          <w:lang w:val="en-US"/>
        </w:rPr>
      </w:pPr>
      <w:r>
        <w:rPr>
          <w:highlight w:val="yellow"/>
        </w:rPr>
        <w:t>Kuesioner mengaktualkan mode pengumpulan data yang berdaya guna dan efisien. Tabulasi pernyataan ini langsung di lapangan yang diberikan kepada mahasiswa Administrasi Fakultas Ekonomi dan Bisnis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Pr>
          <w:highlight w:val="yellow"/>
        </w:rPr>
        <w:t>Harga adalah jumlah niali dalam kepaduan moneter penaka alat pergeseran sintetis ataupun jasa. Gudang online yang memindahtangankan barangnya di Marketplaces Shopee dengan menegaskan harganya menjadi salah ahad persetujuan dalam memastikan Tahap pembelian taruna pembeli, karena di shopee sangat banyak penjual berbagai macam corak palsu dan dengan tiruan yang smaa akan tetapi dengan harga yang tidak sam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Pr>
          <w:highlight w:val="yellow"/>
        </w:rPr>
        <w:t>Kelas produk adalah suatu kondisi jasad dan beban imitasi yang mempunyai koherensi dalam membentangkan kemampuannya supaya memuaskan kebutuhan dan nafsu pemesa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Pr>
          <w:highlight w:val="yellow"/>
        </w:rPr>
        <w:t>Modus operandi pembelian melahirkan perilaku seseorang dalam membeli  atau memakai sebuah produk baik cantik bikinan yang diyakini akan memenuhi kebutuhan atau keinginannya hambur seluruh pembeli.</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Pr>
          <w:highlight w:val="yellow"/>
        </w:rPr>
        <w:t>Dalam riset ini, variabel diukur mengoperasikan lembar terkandung jelita daftar pertanyaan yang berisi pernyataan dengan arah memperoleh data sebar setelah itu digunakan dalam berdiskusi plastis diagnosis. Skala pengukuran elastis yang digunakan untuk mengukur penbisa, sikap dan draf seseorang ataupun kelompok atas alamat sosial yang ada (Sugiyono, 2017).</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rsidRPr="00C008AD">
        <w:rPr>
          <w:rFonts w:ascii="Arial" w:eastAsia="Arial" w:hAnsi="Arial" w:cs="Arial"/>
          <w:b/>
          <w:bCs/>
        </w:rPr>
        <w:t xml:space="preserve">Tabel 3.1 Skala </w:t>
      </w:r>
      <w:r w:rsidR="005954A9" w:rsidRPr="00C008AD">
        <w:rPr>
          <w:rFonts w:ascii="Arial" w:eastAsia="Arial" w:hAnsi="Arial" w:cs="Arial"/>
          <w:b/>
          <w:bCs/>
        </w:rPr>
        <w:t xml:space="preserve">Pengukuran </w:t>
      </w:r>
      <w:r w:rsidRPr="00C008AD">
        <w:rPr>
          <w:rFonts w:ascii="Arial" w:eastAsia="Arial" w:hAnsi="Arial" w:cs="Arial"/>
          <w:b/>
          <w:bCs/>
        </w:rPr>
        <w:t>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rPr>
          <w:highlight w:val="yellow"/>
        </w:rPr>
        <w:t>Analisis embaran yang digunakan dalam kajian ini menerima pemeriksaan deskriptif, uji perabot penentuan, uji anggapan klasik dan uji analisis model linear berganda adalah sebagai berikut.</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Pr>
          <w:highlight w:val="yellow"/>
        </w:rPr>
        <w:t>Diagnosis deskriptif akan biar memberikan gambaran atau mendefinisikan mengenai tajuk penelitian kepada induk data lentuk yang diperoleh dari rumpun subjek jitu.</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Pr>
          <w:highlight w:val="yellow"/>
        </w:rPr>
        <w:t>Uji reliabilitas merupakan gradasi ketetapan, ketepatan dan keakuratan yang ditunjukkan oleh instrumen pengiraan, (Sugiyono, 2019). Suatu alat ukur dikatakan keterjaminan taruh kata digunakan berulangkali oleh ekspeditor yang sama maupun oleh peneliti yang tidak setaraf akan terus-menerus membagi-bagikan hasil yang sekadar. Makara artinya seberapa konsisten kesempatan ukur tersebut dalam membagi-bagikan lancung yang sejajar dengan mengukur hal yang sama. Instrumen yang dipakai dalam   variabel dikatakan handal (reliable) sekiranya mengangkut Crounbach dari yang lebih 0,60. berkaitan dengan ini peneliti mengaplikasikan memendekkan reliabilitas dengan operasi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Pr>
          <w:highlight w:val="yellow"/>
        </w:rPr>
        <w:t>Pengujian asumsi luhur ini ditujukan agar menerka dan menguji   ala pola regresi yang digunakan dalam telaah ini. Pengujian ini juga bertujuan untuk memastikan bahwa model kemerosotan yang digunakan bebas dari multikolinearitas dan heteroskedastisitas serta data yang dihasilkan berdistribusi umum. Pada uji asumsi klasik digunakan 4 uji untuk membentangkan yakni:</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Pr>
          <w:highlight w:val="yellow"/>
        </w:rPr>
        <w:t>Uji Normalitas digunakan supaya mengusut apakah berita tersebut memiliki pengedaran umum atau tidak, (Ghozali, 2018). Uji normalitas dilakukan dengan mengaplikasikan uji Kolmogorov Smirnov pada program SPSS. Jika kemungkinan atau P &gt; 0,05 maka distribusinya disebut pengedaran jamak.</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Pr>
          <w:highlight w:val="yellow"/>
        </w:rPr>
        <w:t>Uji multikolinearitas bakal biar merasai apakah dalam spesimen dekadensi terdapat adanya korelasi masih variabel prodeo (independen), (Ghozali, 2018). Desain depresi yang girang adalah yang cuma-cuma dari kenyataan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Pr>
          <w:highlight w:val="yellow"/>
        </w:rPr>
        <w:t>Uji heteroskedastisitas ini bermaksud agar mengetahui apakah model depresi tersanggup ketidaksamaan varian dari satu residual ke pandangan lainnya, (Ghozali, 2018). Sablon kejatuhan yang baik adalah lancut dari heteroskedastisitas. Heteroskedastisitas terdeteksi dalam percobaan ini dengan menggeledah Scatter-Terusan air.</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Pr>
          <w:highlight w:val="yellow"/>
        </w:rPr>
        <w:t>Penentuan dekadensi linear berganda digunakan biar mengetahui apakah  kadar dan kualitas bikinan berdampak akan Perbuatan pembelian online shop dengan praktik Shopee pada anak sekolah Program Telaah Administrasi Fakultas Ekonomi dan Bisnis Sekolah i Muhammadiyah Makassar Legiu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lastRenderedPageBreak/>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Pr>
          <w:highlight w:val="yellow"/>
        </w:rPr>
        <w:t>Menurut (Ghozali, 2016:98) Uji t berfungsi demi menguji seberapa banyak cakar masing-masing laur independen akan individual dalam memaparkan variabel dependen. Uji t digunakan untuk merespons apakah model degenerasi variabel berdikari (X) berkesudahan atas signifikan terhadap variabel dependen (Y) dengan a= 0,05 atau 5%. Dasar pengambilan keputusan dalam tes ini adalah:</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highlight w:val="yellow"/>
        </w:rPr>
        <w:t>Uji F ditujukan guna mengetahui pengaruh variabel bebas ala bersama terhadap variabel tersangkut. Dalam pembahasan ini pengecekan hipotesis selaku simultan dimaksudkan untuk menyukat melimpah pengaruh harga dan kualitas a artifisial tinggi beserta-sama tentang Modus operandi pembelian. Audit dilakukan dengan membandingkan nilai Fhitung dengan Ftabel pada derajat pembiasan 5% (a=0,05). Apabila Fhitung &gt; dari nilai Ftabel, maka lentur bebasnya tinggi simultan mengagihkan pengaruh yang ermakna tentang fleksi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rPr>
          <w:highlight w:val="yellow"/>
        </w:rPr>
        <w:t>Koefisien determinasi (R²) digunakan guna mencerap seberapa besar ceker dari variabel sia-sia berkenaan variabel terikat. Uji koefisien pembatasan merupakan uji yang menjelaskan kuantitas perbandingan variasi dari lentur terikat yang dijelaskan oleh variabel gratis. Nilai R2 bervariasi dari 0 sampai 1, artinya apabila standar R2 = 1 maka lentur bebas membagi-bagikan pengaruh berkenaan variabel terikat. Dan jangan-jangan, apabila mutu R2 = 0 maka variabel sia-sia tidak memberikan tanduk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rsidRPr="008F6B4B">
        <w:rPr>
          <w:rFonts w:ascii="Arial" w:hAnsi="Arial" w:cs="Arial"/>
          <w:b/>
          <w:bCs/>
          <w:lang w:val="en-US"/>
        </w:rPr>
        <w:lastRenderedPageBreak/>
        <w:t>BAB IV</w:t>
      </w:r>
    </w:p>
    <w:p w14:paraId="5F900872" w14:textId="77777777" w:rsidR="00994ADA" w:rsidRDefault="005B4EBA" w:rsidP="008C367D">
      <w:pPr>
        <w:spacing w:line="480" w:lineRule="auto"/>
        <w:jc w:val="center"/>
        <w:rPr>
          <w:rFonts w:ascii="Arial" w:hAnsi="Arial" w:cs="Arial"/>
          <w:b/>
          <w:bCs/>
          <w:lang w:val="en-US"/>
        </w:rPr>
      </w:pPr>
      <w:r w:rsidRPr="008F6B4B">
        <w:rPr>
          <w:rFonts w:ascii="Arial" w:hAnsi="Arial" w:cs="Arial"/>
          <w:b/>
          <w:bCs/>
          <w:lang w:val="en-US"/>
        </w:rPr>
        <w:t>HASIL PENELITIAN DAN P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Pr>
          <w:highlight w:val="yellow"/>
        </w:rPr>
        <w:t>Program Studi Tingkatan satu Tata usaha menelurkan salah tunggal diantara 5 Program Penjajakan yang dikelola Fakultas Perdagangan dan Pembicaraan Universitas Muhammadiyah Makassar (UNISMUH Makassar). Program pendalaman manajemen berjejak lewat 1 September 1993 yang diakui selaku resmi dengan surat Keputusan Direktorat Les A alot Departemen Edukasi Tinggi Jabatan Edukasi Piaraan Nomor 028/DIKTI/KOP/1993. Pengelolaan kegiatan sekolah i dimulai pada sekatan September tahun 1993. Dalam perkembangannya rendah hati hasil evaluasi akademik, Program Penelitian Tata usaha memperoleh lebihan ijin operasional berasaskan kartu Direktorat Sultan Latihan Tinggi. Hal ini mendeklarasikan bahwa pengelolaan program studi sudah berjalan dengan 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Pr>
          <w:highlight w:val="yellow"/>
        </w:rPr>
        <w:t>Ada komitmen yang sulit dari pengurus sekolah i, fakultas, dan garis haluan investigasi pekasih senantiasa mengadakan pindaan dalam penadbiran fungsi ilmiah.Hal ini dimaksudkan agar seluruh stakeholders baik internal walakin eksternal memiliki agama yang tinggi terhadap kelas pengurusan tuntunan di Garis haluan Studi Administrasi. Untuk itu, Evaluasi berkala akan terus dilakukan demi menjamin meningkatnya kepuasan setengah 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Pr>
          <w:highlight w:val="yellow"/>
        </w:rPr>
        <w:t>Visi Muslihat Pencarian Tata usaha Fakultas Perdagangan dan Transaksi UNISMUH Makassar adalah “Menjadi Program Percobaan yang Islami, Sani, Terpercaya, Kompeten dan Bersemangat Entrepreneurship pada tahun 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rPr>
          <w:highlight w:val="yellow"/>
        </w:rPr>
        <w:t>Menjadikan operasi pendidikan dan pengajaran dalam kepandaian kesaktian tata laksana SDM, keuangan, dan penjualan yang berbasis daya dan dilandasi dengan tingkatan-stadium keislaman dan kemuhamma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elitian dalam bidang ilmu manajemen SDM, keuangan, dan</w:t>
      </w:r>
      <w:r w:rsidRPr="003619DB">
        <w:rPr>
          <w:rFonts w:ascii="Arial" w:hAnsi="Arial" w:cs="Arial"/>
          <w:spacing w:val="1"/>
        </w:rPr>
        <w:t xml:space="preserve"> </w:t>
      </w:r>
      <w:r w:rsidRPr="003619DB">
        <w:rPr>
          <w:rFonts w:ascii="Arial" w:hAnsi="Arial" w:cs="Arial"/>
        </w:rPr>
        <w:t>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gabdian kepada masyarakat dalam bidang ilmu manajemen</w:t>
      </w:r>
      <w:r w:rsidRPr="003619DB">
        <w:rPr>
          <w:rFonts w:ascii="Arial" w:hAnsi="Arial" w:cs="Arial"/>
          <w:spacing w:val="1"/>
        </w:rPr>
        <w:t xml:space="preserve"> </w:t>
      </w:r>
      <w:r w:rsidRPr="003619DB">
        <w:rPr>
          <w:rFonts w:ascii="Arial" w:hAnsi="Arial" w:cs="Arial"/>
        </w:rPr>
        <w:t>SDM,</w:t>
      </w:r>
      <w:r w:rsidRPr="003619DB">
        <w:rPr>
          <w:rFonts w:ascii="Arial" w:hAnsi="Arial" w:cs="Arial"/>
          <w:spacing w:val="-2"/>
        </w:rPr>
        <w:t xml:space="preserve"> </w:t>
      </w:r>
      <w:r w:rsidRPr="003619DB">
        <w:rPr>
          <w:rFonts w:ascii="Arial" w:hAnsi="Arial" w:cs="Arial"/>
        </w:rPr>
        <w:t>keuangan,</w:t>
      </w:r>
      <w:r w:rsidRPr="003619DB">
        <w:rPr>
          <w:rFonts w:ascii="Arial" w:hAnsi="Arial" w:cs="Arial"/>
          <w:spacing w:val="-1"/>
        </w:rPr>
        <w:t xml:space="preserve"> </w:t>
      </w:r>
      <w:r w:rsidRPr="003619DB">
        <w:rPr>
          <w:rFonts w:ascii="Arial" w:hAnsi="Arial" w:cs="Arial"/>
        </w:rPr>
        <w:t>dan pe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Pr>
          <w:highlight w:val="yellow"/>
        </w:rPr>
        <w:t>Memproduksi Kompeten Tata laksana Islami yang pintar memanifestasikan ilmu tata laksana dan memiliki kesigapan yang dibutuhkan dalam jagat kerajinan dan pasar 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rsidRPr="008C367D">
        <w:rPr>
          <w:rFonts w:ascii="Arial" w:hAnsi="Arial" w:cs="Arial"/>
          <w:b/>
          <w:bCs/>
        </w:rPr>
        <w:t>Penyajian Dat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Pr>
          <w:highlight w:val="yellow"/>
        </w:rPr>
        <w:t>Setelah menjadikan observasi menyinggung dilapangan peneliti sanggup menganalisa tengok Martabat dan Kualitas Keluaran Akan Keputusan Pembelian Online Lewat Aplikasi Shopee Pada Anak sekolah Program Studi Fakultas Ekonomi Dan Negosiasi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Pr>
          <w:highlight w:val="yellow"/>
        </w:rPr>
        <w:t>Pengumpulan embaran pertama dalam studi ini memakai peranti kuesioner yang disebar model acak pada mahasiswa armada 2020. Angket tersebut terdiri dari tiga bagian yaitu : luwes X1 harga, variabel X2 kualitas rakitan dan plastis Y tindak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Pr>
          <w:highlight w:val="yellow"/>
        </w:rPr>
        <w:t>Sifat responden dari pengamatan ini merupakan Mahasiswa Politik Studi Tadbir Fakultas Perniagaan dan Perundingan Sekolah i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rPr>
          <w:highlight w:val="yellow"/>
        </w:rPr>
        <w:t>Karakteristik narasumber menerbitkan volume maknawi pesona dikemukakan didalam simetri penentuan. Narasumber dalam penelitian berjumlah 78 Mahasiswa. Setelah dilakukan difusi jajak kepada masing-masing responden, maka tersua gambaran menjeling fitur dari 78 responden. Tembakmenembak dari analisis deskriptif dalam investigasi ini ialah data dianalisis oleh untuk yang berkenan dengan identitas responden yang meliputi tiruan persetubuhan dan usia.</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Pr>
          <w:highlight w:val="yellow"/>
        </w:rPr>
        <w:t>Karakteristik informan dalam investigasi ini dapat dikelompokkan atas informan yang berusia mulai dari usia 21 - 23, 24 – 25 dan lanjut usia diatas 25 tahun.</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highlight w:val="yellow"/>
        </w:rPr>
        <w:t>Dari penjelasan harmonis pengaruh harga dan kualitas a artifisial terhadap kiprah pembelian online melalui aplikasi Shopee pada anak sekolah politik pelacakan manajemen Fakultas Perniagaan dan Bisnis Tinggi akademi Muhammadiyah Makassar Armada 2020, maka skor tertinggi yang digunakan pada tiap pernyataan adalah 5 dan penghormatan terendah adalah 1, dengan melacak narasumber kira-kira 78 murid.</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rsidRPr="008C367D">
        <w:rPr>
          <w:rFonts w:ascii="Arial" w:eastAsia="Arial" w:hAnsi="Arial" w:cs="Arial"/>
          <w:b/>
          <w:bCs/>
        </w:rP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rsidRPr="00862CEB">
        <w:rPr>
          <w:rFonts w:ascii="Arial" w:hAnsi="Arial" w:cs="Arial"/>
          <w:lang w:val="en-US"/>
        </w:rPr>
        <w:t xml:space="preserve">Sumber </w:t>
      </w:r>
      <w:proofErr w:type="gramStart"/>
      <w:r w:rsidRPr="00862CEB">
        <w:rPr>
          <w:rFonts w:ascii="Arial" w:hAnsi="Arial" w:cs="Arial"/>
          <w:lang w:val="en-US"/>
        </w:rPr>
        <w:t>Data :</w:t>
      </w:r>
      <w:proofErr w:type="gramEnd"/>
      <w:r w:rsidRPr="00862CEB">
        <w:rPr>
          <w:rFonts w:ascii="Arial" w:hAnsi="Arial" w:cs="Arial"/>
          <w:lang w:val="en-US"/>
        </w:rPr>
        <w:t xml:space="preserve">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rPr>
          <w:rFonts w:ascii="Arial" w:eastAsia="Arial" w:hAnsi="Arial" w:cs="Arial"/>
          <w:b/>
          <w:bCs/>
        </w:rPr>
        <w:tab/>
      </w:r>
      <w:r>
        <w:rPr>
          <w:rFonts w:ascii="Arial" w:eastAsia="Arial" w:hAnsi="Arial" w:cs="Arial"/>
          <w:b/>
          <w:bCs/>
        </w:rPr>
        <w:tab/>
      </w:r>
      <w:r w:rsidRPr="00995222">
        <w:rPr>
          <w:rFonts w:ascii="Arial" w:eastAsia="Arial" w:hAnsi="Arial" w:cs="Arial"/>
        </w:rPr>
        <w:t xml:space="preserve">Analisis </w:t>
      </w:r>
      <w:r>
        <w:rPr>
          <w:rFonts w:ascii="Arial" w:eastAsia="Arial" w:hAnsi="Arial" w:cs="Arial"/>
        </w:rPr>
        <w:t>deskriptif digunakan untuk menganalisis data dengan cara mendeskripsikan atau menggambarkan data yang telah terkumpul. Data yang disajikan dalam penelitian ini adalah data yang diperoleh dari angket atau kuesioner. Analisis deskriptif digunakan untuk meberi gambaran terhadap obyek yang diteliti melalui data sampel atau populasi. Hasil analisis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rsidRPr="00DA4CEF">
        <w:rPr>
          <w:rFonts w:ascii="Arial" w:eastAsia="Arial" w:hAnsi="Arial" w:cs="Arial"/>
        </w:rP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rPr>
          <w:rFonts w:ascii="Arial" w:eastAsia="Arial" w:hAnsi="Arial" w:cs="Arial"/>
          <w:b/>
          <w:bCs/>
          <w:spacing w:val="-6"/>
        </w:rP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rsidRPr="00EC7409">
        <w:rPr>
          <w:rFonts w:ascii="Arial" w:hAnsi="Arial" w:cs="Arial"/>
          <w:lang w:val="en-US"/>
        </w:rPr>
        <w:t xml:space="preserve">Sumber </w:t>
      </w:r>
      <w:proofErr w:type="gramStart"/>
      <w:r w:rsidRPr="00EC7409">
        <w:rPr>
          <w:rFonts w:ascii="Arial" w:hAnsi="Arial" w:cs="Arial"/>
          <w:lang w:val="en-US"/>
        </w:rPr>
        <w:t>Data :</w:t>
      </w:r>
      <w:proofErr w:type="gramEnd"/>
      <w:r w:rsidRPr="00EC7409">
        <w:rPr>
          <w:rFonts w:ascii="Arial" w:hAnsi="Arial" w:cs="Arial"/>
          <w:lang w:val="en-US"/>
        </w:rPr>
        <w:t xml:space="preserve">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rPr>
          <w:rFonts w:ascii="Arial" w:hAnsi="Arial" w:cs="Arial"/>
          <w:b/>
          <w:bCs/>
          <w:lang w:val="en-US"/>
        </w:rP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bookmarkStart w:id="9" w:name="_Hlk177481135"/>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Pr>
          <w:highlight w:val="yellow"/>
        </w:rPr>
        <w:t>Uji multikolinearitas ditujukan guna menguji apakah dalam model dekadensi ditemukan adanya korespondensi menyampaikan variabel bebas. Arketipe resesi yang makmur harusya tidak terjadi interelasi diantara variabel bebas. Dasar pemungutan Keputusan adalah dengan melihat dari peringkat variance inflation faktor (VIF) dan nilai tolerance. Seumpama tidak terbisa variabel sia-sia yang memeluk VIF &lt; 10 atau tolerance &gt; 10 maka dapat disimpulkan tidak ada multikolinearitas antar laur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highlight w:val="yellow"/>
        </w:rPr>
        <w:t>Uji heteroskedastisitas bermaksud hambur menafahus apakah terkubur ketidaksamaan versi walau residual dari satu penglihatan kepengamatan yang lain. Arketipe regresi yang baik adalah model yang tidak perihal heterokedastisitas.  Untuk memaklumi ada atau tidaknya heterokedastisitas dalam satu model regresi linear berjangkit, maka dilakukan dengan melihat grafik scatterplot atau nilai ramalan variabel terikat yang disebut SRESID dengan residual ZPRED</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Pr>
          <w:highlight w:val="yellow"/>
        </w:rPr>
        <w:t>Dari hasil output diatas menjanjikan bahwa titik-noda pada scatter uring tidak mencorakkan ornamen tertentu ikut mengawur diatas dan dibawah angsuran 0 sumbu Y, mengkover disimpulkan bahwa hasil uji heterokedastisitas tidak ada heterokedastisitas dalam figur ke-melesetan</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Pr>
          <w:highlight w:val="yellow"/>
        </w:rPr>
        <w:t>Pemeriksaan regresi linear berganda digunakan siar mengetahui dan melihat ki cengkeram variabel prodeo ( kualitas dan kualitas produk ) terhadap kenyal terikat ( Aksi pembelian ). Persamaan kemerosotan linear beranak bercucu yang digunakan dalam observasi ini adalah :</w:t>
      </w:r>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rsidRPr="00B57386">
        <w:rPr>
          <w:rFonts w:ascii="Arial" w:hAnsi="Arial" w:cs="Arial"/>
          <w:i/>
          <w:iCs/>
          <w:kern w:val="0"/>
          <w:lang w:val="en-US"/>
        </w:rP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rPr>
          <w:rFonts w:ascii="Arial" w:hAnsi="Arial" w:cs="Arial"/>
          <w:kern w:val="0"/>
          <w:lang w:val="en-US"/>
        </w:rP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Pr>
          <w:highlight w:val="yellow"/>
        </w:rPr>
        <w:t>Nilai b1 sebesar -0,092 berharga jika plastis harga mengalami eskalasi, maka Keputusan pembelian juga akan mengalami kenaikan, koefisien berharga positif artinya peri hubungan positif antara mutu dan siasat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Pr>
          <w:highlight w:val="yellow"/>
        </w:rPr>
        <w:t>Nilai b2 berbilang 0,118 bermakna jika variabel tara buatan melewati kenaikan, maka kinerja pegawai juga akan arung peningkatan. Koefisien berguna faktual artinya kelahiran hubungan positif antara kualitas produk dengan Keputusan pembelian.</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rsidRPr="00B277A8">
        <w:rPr>
          <w:rFonts w:ascii="Arial" w:hAnsi="Arial" w:cs="Arial"/>
          <w:b/>
          <w:bCs/>
          <w:kern w:val="0"/>
          <w:lang w:val="en-US"/>
        </w:rPr>
        <w:t>Hasil Uji Parsial (Uji T</w:t>
      </w:r>
      <w:r w:rsidR="005F38E8">
        <w:rPr>
          <w:rFonts w:ascii="Arial" w:hAnsi="Arial" w:cs="Arial"/>
          <w:b/>
          <w:bCs/>
          <w:kern w:val="0"/>
          <w:lang w:val="en-US"/>
        </w:rPr>
        <w: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rsidRPr="005F38E8">
        <w:rPr>
          <w:rFonts w:ascii="Arial" w:hAnsi="Arial" w:cs="Arial"/>
          <w:kern w:val="0"/>
          <w:sz w:val="20"/>
          <w:szCs w:val="20"/>
          <w:lang w:val="en-US"/>
        </w:rPr>
        <w:t xml:space="preserve">Sumber </w:t>
      </w:r>
      <w:proofErr w:type="gramStart"/>
      <w:r w:rsidRPr="005F38E8">
        <w:rPr>
          <w:rFonts w:ascii="Arial" w:hAnsi="Arial" w:cs="Arial"/>
          <w:kern w:val="0"/>
          <w:sz w:val="20"/>
          <w:szCs w:val="20"/>
          <w:lang w:val="en-US"/>
        </w:rPr>
        <w:t>Data :</w:t>
      </w:r>
      <w:proofErr w:type="gramEnd"/>
      <w:r w:rsidRPr="005F38E8">
        <w:rPr>
          <w:rFonts w:ascii="Arial" w:hAnsi="Arial" w:cs="Arial"/>
          <w:kern w:val="0"/>
          <w:sz w:val="20"/>
          <w:szCs w:val="20"/>
          <w:lang w:val="en-US"/>
        </w:rPr>
        <w:t xml:space="preserve">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rPr>
          <w:rFonts w:ascii="Arial" w:hAnsi="Arial" w:cs="Arial"/>
          <w:b/>
          <w:bCs/>
          <w:kern w:val="0"/>
          <w:lang w:val="en-US"/>
        </w:rPr>
        <w:t>Hasil Koefisien Determinasi (R</w:t>
      </w:r>
      <w:r>
        <w:rPr>
          <w:rFonts w:ascii="Arial" w:hAnsi="Arial" w:cs="Arial"/>
          <w:b/>
          <w:bCs/>
          <w:kern w:val="0"/>
          <w:vertAlign w:val="superscript"/>
          <w:lang w:val="en-US"/>
        </w:rPr>
        <w:t>2</w:t>
      </w:r>
      <w:r>
        <w:rPr>
          <w:rFonts w:ascii="Arial" w:hAnsi="Arial" w:cs="Arial"/>
          <w:b/>
          <w:bCs/>
          <w:kern w:val="0"/>
          <w:lang w:val="en-US"/>
        </w:rPr>
        <w:t>)</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rPr>
          <w:highlight w:val="yellow"/>
        </w:rPr>
        <w:t>pengkajian ini dilakukan n laba menyahut pengaruh dari harga dan kualitas produk terhadap Kelakuan pembelian Online Shop lewat operasi Shopee Pada Murid Muslihat Studi Manajemen Fakultas Perdagangan Dan Perundingan Universitas Muhammadiyah Makassar Angkatan 2020. Berikut penjelasan komunike untuk berbagai imitasi penyelidikan yang telah diuraikan lampau.</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rPr>
          <w:rFonts w:ascii="Arial" w:hAnsi="Arial" w:cs="Arial"/>
          <w:kern w:val="0"/>
          <w:lang w:val="en-US"/>
        </w:rPr>
        <w:t xml:space="preserve">1. </w:t>
      </w:r>
      <w:r w:rsidR="00B65368">
        <w:rPr>
          <w:rFonts w:ascii="Arial" w:hAnsi="Arial" w:cs="Arial"/>
          <w:kern w:val="0"/>
          <w:lang w:val="en-US"/>
        </w:rPr>
        <w:t>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rPr>
          <w:highlight w:val="yellow"/>
        </w:rPr>
        <w:t>temuan pemantauan ini mengambil sampel beberapa 78 informan dari angket yang disebar yang terdiri dari 36 pendatang narasumber laki-laki dan responden perempuan 42 imigran. Harmonis dengan penerangan di gaya maka sipil berjenis koitus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rPr>
          <w:highlight w:val="yellow"/>
        </w:rPr>
        <w:t>hasil studi ini mencopet sampel 78 pelapor dari kuesioner yang disebar yang terdiri dari 36 orang responden laki-tuan dan 42 pendatang responden wanita. Sesuai dengan embaran diatas maka mayoritas berjenis kopulasi wanita.</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lastRenderedPageBreak/>
        <w:t>BAB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highlight w:val="yellow"/>
        </w:rPr>
        <w:t>riset ini ditujukan agar menduga apakah pangkat dan kualitas keluaran berefek bab tahap pembelian online shop melalui aplikasi shopee pada mahasiswa program studi manajemen fakultas perdagangan dan transaksi universitas muhammadiyah makassar angkatan 2020.</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rsidRPr="00871BBE">
        <w:rPr>
          <w:rFonts w:ascii="Arial" w:eastAsia="Times New Roman" w:hAnsi="Arial" w:cs="Arial"/>
        </w:rPr>
        <w:t>Dari hasil penelitian mengenai pengaruh harga dan kualitas produk terhadap keputusan pembelian</w:t>
      </w:r>
      <w:r w:rsidR="00871BBE" w:rsidRPr="00871BBE">
        <w:rPr>
          <w:rFonts w:ascii="Arial" w:eastAsia="Times New Roman" w:hAnsi="Arial" w:cs="Arial"/>
        </w:rPr>
        <w:t>. Penulis menyampaika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highlight w:val="yellow"/>
        </w:rPr>
        <w:t>Bagi pengembara selanjutnya yang terpesona ataupun yang berperhatian mencuri isu kekuasaan harga dan mutu desain terhadap sepak terjang pembelian online shop dengan aplikasi shopee biar menggali unsur-faktor selain faktor yang sudah dimuat dalam investigasi ini.</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highlight w:val="yellow"/>
        </w:rPr>
        <w:t>Kirim kongsi yang menawarkan produknya di online shop melalui aksi shopee biar tetap memperhatikan posisi dan posisi produk karena variabel a berpangkat memberikan fitrah yang besar dalam memerintah konsumen dalam melanjut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Pr>
          <w:highlight w:val="yellow"/>
        </w:rPr>
        <w:t>Anggraini, M. et al. (2023) ‘Ki cengkeram Peringkat Kreasi Dan Vista Rekaan Bab Keputusan Pembelian Produk Pada Aplikasi Shopee Praja Les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Pr>
          <w:highlight w:val="yellow"/>
        </w:rPr>
        <w:t>Arianty, N. (2013). Tanduk Propaganda terhadap Perbuatan Klien Rekrut Tiket Mentari pada PT. Indosat Tbk. Medan. EkonomiKawan: Surat berkala Ilmu Perniagaan Dan Studi Pembangunan, 13(1), 101-115</w:t>
      </w:r>
    </w:p>
    <w:p w14:paraId="3B864F05" w14:textId="7437F728" w:rsidR="009B5E2D" w:rsidRPr="00C008AD" w:rsidRDefault="00E31918" w:rsidP="004776A3">
      <w:pPr>
        <w:spacing w:before="240"/>
        <w:ind w:left="720" w:hanging="720"/>
        <w:jc w:val="both"/>
        <w:rPr>
          <w:rFonts w:ascii="Arial" w:hAnsi="Arial" w:cs="Arial"/>
          <w:lang w:val="en-US"/>
        </w:rPr>
      </w:pPr>
      <w:r>
        <w:rPr>
          <w:highlight w:val="yellow"/>
        </w:rPr>
        <w:t>Arianty, N. (2015). Ki cengkeram Tahap Pelayanan Dan Kualias Produk Bab Kebahagiaan Konsumen Handphone Samsung. Jurnal Rasional Manajemen Dan Perundingan, 16(2), 68-81.</w:t>
      </w:r>
    </w:p>
    <w:p w14:paraId="31C898EA" w14:textId="1ECF5BE7" w:rsidR="008A1691" w:rsidRDefault="008A1691" w:rsidP="004776A3">
      <w:pPr>
        <w:spacing w:before="240"/>
        <w:ind w:left="720" w:hanging="720"/>
        <w:jc w:val="both"/>
        <w:rPr>
          <w:rFonts w:ascii="Arial" w:hAnsi="Arial" w:cs="Arial"/>
          <w:lang w:val="en-US"/>
        </w:rPr>
      </w:pPr>
      <w:r>
        <w:rPr>
          <w:rFonts w:ascii="Arial" w:hAnsi="Arial" w:cs="Arial"/>
          <w:lang w:val="en-US"/>
        </w:rPr>
        <w:t>Assauri, Sofjan. 2015. Manajemen Pemasaran. Jakarta: Rajawali Pers</w:t>
      </w:r>
    </w:p>
    <w:p w14:paraId="71C0874E" w14:textId="07B2D9FC" w:rsidR="00452F93" w:rsidRDefault="00452F93" w:rsidP="004776A3">
      <w:pPr>
        <w:spacing w:before="240"/>
        <w:ind w:left="720" w:hanging="720"/>
        <w:jc w:val="both"/>
        <w:rPr>
          <w:rFonts w:ascii="Arial" w:hAnsi="Arial" w:cs="Arial"/>
          <w:lang w:val="en-US"/>
        </w:rPr>
      </w:pPr>
      <w:r>
        <w:rPr>
          <w:highlight w:val="yellow"/>
        </w:rPr>
        <w:t>Bairizki, ahmad. 2017. “Pengaruh harga, Promosi Dan Harga Ciptaan Terhadap Aksi Pembelian Dalam Memasyhurkan Pemasaran (Penyidikan Insiden Pada Ud Ratna Cake &amp; Cookies).”Jurnal Valid 14 (2): 71-86</w:t>
      </w:r>
    </w:p>
    <w:p w14:paraId="512DA979" w14:textId="4B0DF6C4" w:rsidR="00B218CC" w:rsidRPr="00C008AD" w:rsidRDefault="00B218CC" w:rsidP="004776A3">
      <w:pPr>
        <w:spacing w:before="240"/>
        <w:ind w:left="720" w:hanging="720"/>
        <w:jc w:val="both"/>
        <w:rPr>
          <w:rFonts w:ascii="Arial" w:hAnsi="Arial" w:cs="Arial"/>
          <w:lang w:val="en-US"/>
        </w:rPr>
      </w:pPr>
      <w:r>
        <w:rPr>
          <w:highlight w:val="yellow"/>
        </w:rPr>
        <w:t>Farisi, S., &amp; Siregar, Q. R. (2020). Pengaruh Harkat dan Reklame Tentang Loyalitas Klien Pelanggan Jasa Transmisi Online di Daerah tingkat Medan. Maneggio: Risalah Rasional Magister Administrasi,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rPr>
          <w:rFonts w:ascii="Arial" w:hAnsi="Arial" w:cs="Arial"/>
          <w:lang w:val="en-US"/>
        </w:rPr>
        <w:t>Nurmansyah, (2018</w:t>
      </w:r>
      <w:r w:rsidRPr="00EF3543">
        <w:rPr>
          <w:rFonts w:ascii="Arial" w:hAnsi="Arial" w:cs="Arial"/>
          <w:i/>
          <w:iCs/>
          <w:lang w:val="en-US"/>
        </w:rPr>
        <w:t>), Pengantar Manajemen Pemasaran</w:t>
      </w:r>
      <w:r>
        <w:rPr>
          <w:rFonts w:ascii="Arial" w:hAnsi="Arial" w:cs="Arial"/>
          <w:lang w:val="en-US"/>
        </w:rPr>
        <w:t xml:space="preserve">, Unilak Press,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Pr>
          <w:highlight w:val="yellow"/>
        </w:rPr>
        <w:t>Putri, W.S., Rachma, N. and ABS, M.K. (2022) ‘Pengaruh Pangkat, Martabat Rekaan, dan Promosi Akan Pengambilan Keputusan Pembelian Pada Online Shop Shopee (Studi Perihal Siswa Fakultas Ekonomi dan Bisnis’, Jurnal Riset Manajemen,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Pr>
          <w:highlight w:val="yellow"/>
        </w:rPr>
        <w:t>Sanjaya, S. (2015). Pengaruh Iklan Dan Merek Berhubungan Siasat Pembelian Pada Pt. Nyala Sosro Medan. Organ rasional Manajemen Dan Bisnis,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Pr>
          <w:highlight w:val="yellow"/>
        </w:rPr>
        <w:t>Sumaa, S., Soegoto, A.S. and Samadi, R.L. (2021) ‘Tanduk Kadar Produk, Harga Dan Iklan Media Sosial Terhadap Minat Belanja Di E-Commerce Shopee (Eksplorasi Pada Mahasiswa Fakultas Ekonomi Dan Bisnis Sekolah i Sam Ratulangi Manado)’, Buku EMBA : Jurnal Observasi Perdagangan, Manajemen, Negosiasi dan Akuntansi,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rsidRPr="00C008AD">
        <w:rPr>
          <w:rFonts w:ascii="Arial" w:hAnsi="Arial" w:cs="Arial"/>
          <w:lang w:val="en-US"/>
        </w:rPr>
        <w:fldChar w:fldCharType="end"/>
      </w:r>
      <w:r w:rsidR="003C797A">
        <w:rPr>
          <w:rFonts w:ascii="Arial" w:hAnsi="Arial" w:cs="Arial"/>
          <w:lang w:val="en-US"/>
        </w:rPr>
        <w:t>Tjiptono, F. (2012)</w:t>
      </w:r>
      <w:r w:rsidR="00F36BDA">
        <w:rPr>
          <w:rFonts w:ascii="Arial" w:hAnsi="Arial" w:cs="Arial"/>
          <w:lang w:val="en-US"/>
        </w:rPr>
        <w:t>. Pemasaran Strategik.  Yogyakarta: ANDI</w:t>
      </w:r>
      <w:r w:rsidR="004776A3" w:rsidRPr="00C008AD">
        <w:rPr>
          <w:rFonts w:ascii="Arial" w:hAnsi="Arial" w:cs="Arial"/>
          <w:lang w:val="en-US"/>
        </w:rPr>
        <w:t xml:space="preserve"> </w:t>
      </w:r>
    </w:p>
    <w:p w14:paraId="7DD545DF" w14:textId="7687D221" w:rsidR="004776A3" w:rsidRPr="00C008AD" w:rsidRDefault="00FB1F86" w:rsidP="004776A3">
      <w:pPr>
        <w:spacing w:before="240"/>
        <w:ind w:left="720" w:hanging="720"/>
        <w:jc w:val="both"/>
        <w:rPr>
          <w:rFonts w:ascii="Arial" w:hAnsi="Arial" w:cs="Arial"/>
          <w:lang w:val="en-US"/>
        </w:rPr>
      </w:pPr>
      <w:r>
        <w:rPr>
          <w:rFonts w:ascii="Arial" w:hAnsi="Arial" w:cs="Arial"/>
          <w:lang w:val="en-US"/>
        </w:rPr>
        <w:t xml:space="preserve">Tjiptono Fandy, Ph.D. 2015. </w:t>
      </w:r>
      <w:r w:rsidRPr="00FB1F86">
        <w:rPr>
          <w:rFonts w:ascii="Arial" w:hAnsi="Arial" w:cs="Arial"/>
          <w:i/>
          <w:iCs/>
          <w:lang w:val="en-US"/>
        </w:rPr>
        <w:t>Strategi Pemasaran</w:t>
      </w:r>
      <w:r>
        <w:rPr>
          <w:rFonts w:ascii="Arial" w:hAnsi="Arial" w:cs="Arial"/>
          <w:lang w:val="en-US"/>
        </w:rPr>
        <w:t xml:space="preserve">, Edisi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rPr>
          <w:highlight w:val="yellow"/>
        </w:rPr>
        <w:t>“ TANDUK TINGKATAN DAN TARAF KELUARAN BERKENAAN KEPUTUSAN PEMBELIAN ONLINE SHOP MELALUI PENGERJAAN SHOPEE PADA MAHASISWA PROGRAM STUDI MANAJEMEN FAKULTAS</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Pr>
          <w:highlight w:val="yellow"/>
        </w:rPr>
        <w:t>Ala yang terhormat Bapak/Ibu, Darah/I, perkenalkan nama saya Fahrisal Fadli, saya Penuntut Universitas Muhammadiyah Makassar Prosedur Penjajakan Manajemen Fakultas Perdagangan dan Perundingan yang madya melantaskan pemeriksaan dalam strategi pembangunan amar(an) determinasi Skripsi. studi ini mengenai “Pengaruh Kadar dan Kualitas Produk Perkara Modus operandi Pembelian Online Shop Per Aplikasi Shopee Pada Mahasiswi Program Eksplorasi Manajemen Fakultas Perniagaan dan Transaksi Sekolah i Muhammadiyah Makassar Barisan 2020”. Profit itu, saya harap kesediaan Bapak/Ibu, Darah/i, untuk mengisi angket diagnosis ini asese pensanggup dan pengalaman masing-masing. Untuk partisipasi dan waktunya, saya bayari tangkap kasih.</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S</w:t>
      </w:r>
      <w:r w:rsidRPr="009F4538">
        <w:rPr>
          <w:rFonts w:ascii="Arial" w:eastAsia="Times New Roman" w:hAnsi="Arial" w:cs="Arial"/>
          <w:b/>
          <w:bCs/>
        </w:rPr>
        <w:tab/>
        <w:t xml:space="preserve">    : Sangat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TS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       :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rsidRPr="009F4538">
        <w:rPr>
          <w:rFonts w:ascii="Arial" w:hAnsi="Arial" w:cs="Arial"/>
        </w:rPr>
        <w:t xml:space="preserve">                </w:t>
      </w:r>
      <w:r w:rsidR="000D048A">
        <w:rPr>
          <w:rFonts w:ascii="Arial" w:hAnsi="Arial" w:cs="Arial"/>
        </w:rPr>
        <w:t xml:space="preserve"> Laki - Laki</w:t>
      </w:r>
      <w:r w:rsidRPr="009F4538">
        <w:rPr>
          <w:rFonts w:ascii="Arial" w:hAnsi="Arial" w:cs="Arial"/>
        </w:rPr>
        <w:t xml:space="preserve">  </w:t>
      </w:r>
      <w:r w:rsidRPr="009F4538">
        <w:rPr>
          <w:rFonts w:ascii="Arial" w:hAnsi="Arial" w:cs="Arial"/>
        </w:rPr>
        <w:tab/>
        <w:t xml:space="preserve">          </w:t>
      </w:r>
      <w:r w:rsidRPr="009F4538">
        <w:rPr>
          <w:rFonts w:ascii="Arial" w:hAnsi="Arial" w:cs="Arial"/>
        </w:rPr>
        <w:tab/>
      </w:r>
      <w:r w:rsidRPr="009F4538">
        <w:rPr>
          <w:rFonts w:ascii="Arial" w:hAnsi="Arial" w:cs="Arial"/>
        </w:rPr>
        <w:tab/>
        <w:t xml:space="preserve"> </w:t>
      </w:r>
      <w:r w:rsidR="000D048A">
        <w:rPr>
          <w:rFonts w:ascii="Arial" w:hAnsi="Arial" w:cs="Arial"/>
        </w:rPr>
        <w:t xml:space="preserve">   Perempuan</w:t>
      </w:r>
      <w:r w:rsidRPr="009F4538">
        <w:rPr>
          <w:rFonts w:ascii="Arial" w:hAnsi="Arial" w:cs="Arial"/>
        </w:rPr>
        <w:t xml:space="preserve">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rsidRPr="00E811A5">
        <w:rPr>
          <w:rFonts w:ascii="Arial" w:hAnsi="Arial" w:cs="Arial"/>
          <w:b/>
          <w:bCs/>
          <w:kern w:val="0"/>
          <w:sz w:val="24"/>
          <w:szCs w:val="24"/>
          <w:lang w:val="en-US"/>
        </w:rPr>
        <w:lastRenderedPageBreak/>
        <w:t xml:space="preserve">Lampiran </w:t>
      </w:r>
      <w:proofErr w:type="gramStart"/>
      <w:r w:rsidR="00B05061">
        <w:rPr>
          <w:rFonts w:ascii="Arial" w:hAnsi="Arial" w:cs="Arial"/>
          <w:b/>
          <w:bCs/>
          <w:kern w:val="0"/>
          <w:sz w:val="24"/>
          <w:szCs w:val="24"/>
          <w:lang w:val="en-US"/>
        </w:rPr>
        <w:t>6</w:t>
      </w:r>
      <w:r w:rsidRPr="00E811A5">
        <w:rPr>
          <w:rFonts w:ascii="Arial" w:hAnsi="Arial" w:cs="Arial"/>
          <w:b/>
          <w:bCs/>
          <w:kern w:val="0"/>
          <w:sz w:val="24"/>
          <w:szCs w:val="24"/>
          <w:lang w:val="en-US"/>
        </w:rPr>
        <w:t xml:space="preserve"> :</w:t>
      </w:r>
      <w:proofErr w:type="gramEnd"/>
      <w:r w:rsidRPr="00E811A5">
        <w:rPr>
          <w:rFonts w:ascii="Arial" w:hAnsi="Arial" w:cs="Arial"/>
          <w:b/>
          <w:bCs/>
          <w:kern w:val="0"/>
          <w:sz w:val="24"/>
          <w:szCs w:val="24"/>
          <w:lang w:val="en-US"/>
        </w:rPr>
        <w:t xml:space="preserve">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rsidRPr="00775F34">
        <w:rPr>
          <w:rFonts w:ascii="Arial" w:hAnsi="Arial" w:cs="Arial"/>
          <w:b/>
          <w:bCs/>
        </w:rPr>
        <w:lastRenderedPageBreak/>
        <w:t>Lampiran</w:t>
      </w:r>
      <w:r w:rsidR="00C14915" w:rsidRPr="00775F34">
        <w:rPr>
          <w:rFonts w:ascii="Arial" w:hAnsi="Arial" w:cs="Arial"/>
          <w:b/>
          <w:bCs/>
          <w:vertAlign w:val="superscript"/>
        </w:rPr>
        <w:t xml:space="preserve"> </w:t>
      </w:r>
      <w:r w:rsidR="00C14915" w:rsidRPr="00775F34">
        <w:rPr>
          <w:rFonts w:ascii="Arial" w:hAnsi="Arial" w:cs="Arial"/>
          <w:b/>
          <w:bCs/>
        </w:rPr>
        <w:t>1</w:t>
      </w:r>
      <w:r w:rsidR="00B05061">
        <w:rPr>
          <w:rFonts w:ascii="Arial" w:hAnsi="Arial" w:cs="Arial"/>
          <w:b/>
          <w:bCs/>
          <w:lang w:val="en-US"/>
        </w:rPr>
        <w:t>0</w:t>
      </w:r>
      <w:r w:rsidR="00C14915" w:rsidRPr="00775F34">
        <w:rPr>
          <w:rFonts w:ascii="Arial" w:hAnsi="Arial" w:cs="Arial"/>
          <w:b/>
          <w:bCs/>
        </w:rPr>
        <w:t xml:space="preserve"> </w:t>
      </w:r>
      <w:r w:rsidRPr="00775F34">
        <w:rPr>
          <w:rFonts w:ascii="Arial" w:hAnsi="Arial" w:cs="Arial"/>
          <w:b/>
          <w:bCs/>
        </w:rPr>
        <w:t xml:space="preserve">: Dokumentasi Pengisian </w:t>
      </w:r>
      <w:r w:rsidR="002A5766" w:rsidRPr="00775F34">
        <w:rPr>
          <w:rFonts w:ascii="Arial" w:hAnsi="Arial" w:cs="Arial"/>
          <w:b/>
          <w:bCs/>
        </w:rPr>
        <w:t>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